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5B391" w14:textId="00AC1427" w:rsidR="00A915AF" w:rsidRDefault="00A915AF">
      <w:pPr>
        <w:pStyle w:val="NoSpacing"/>
        <w:rPr>
          <w:rFonts w:eastAsiaTheme="minorHAnsi"/>
          <w:sz w:val="2"/>
        </w:rPr>
      </w:pPr>
      <w:r>
        <w:rPr>
          <w:rFonts w:eastAsiaTheme="minorHAnsi"/>
          <w:sz w:val="2"/>
        </w:rPr>
        <w:t xml:space="preserve">N </w:t>
      </w:r>
    </w:p>
    <w:sdt>
      <w:sdtPr>
        <w:rPr>
          <w:rFonts w:asciiTheme="majorHAnsi" w:eastAsiaTheme="minorHAnsi" w:hAnsiTheme="majorHAnsi" w:cstheme="majorBidi"/>
          <w:color w:val="2F5496" w:themeColor="accent1" w:themeShade="BF"/>
          <w:sz w:val="2"/>
          <w:szCs w:val="32"/>
        </w:rPr>
        <w:id w:val="2099520197"/>
        <w:docPartObj>
          <w:docPartGallery w:val="Cover Pages"/>
          <w:docPartUnique/>
        </w:docPartObj>
      </w:sdtPr>
      <w:sdtEndPr>
        <w:rPr>
          <w:rFonts w:eastAsiaTheme="majorEastAsia"/>
          <w:sz w:val="32"/>
        </w:rPr>
      </w:sdtEndPr>
      <w:sdtContent>
        <w:p w14:paraId="3A0601F1" w14:textId="79BB115A" w:rsidR="00F67B61" w:rsidRDefault="00F67B61">
          <w:pPr>
            <w:pStyle w:val="NoSpacing"/>
            <w:rPr>
              <w:sz w:val="2"/>
            </w:rPr>
          </w:pPr>
          <w:r>
            <w:rPr>
              <w:noProof/>
              <w:lang w:val="en-GB" w:eastAsia="en-GB"/>
            </w:rPr>
            <mc:AlternateContent>
              <mc:Choice Requires="wps">
                <w:drawing>
                  <wp:anchor distT="0" distB="0" distL="114300" distR="114300" simplePos="0" relativeHeight="251661312" behindDoc="0" locked="0" layoutInCell="1" allowOverlap="1" wp14:anchorId="7D67ED78" wp14:editId="046A1B6C">
                    <wp:simplePos x="0" y="0"/>
                    <wp:positionH relativeFrom="margin">
                      <wp:posOffset>-182880</wp:posOffset>
                    </wp:positionH>
                    <wp:positionV relativeFrom="margin">
                      <wp:align>top</wp:align>
                    </wp:positionV>
                    <wp:extent cx="6736080" cy="914400"/>
                    <wp:effectExtent l="0" t="0" r="0" b="3175"/>
                    <wp:wrapNone/>
                    <wp:docPr id="62" name="Text Box 62"/>
                    <wp:cNvGraphicFramePr/>
                    <a:graphic xmlns:a="http://schemas.openxmlformats.org/drawingml/2006/main">
                      <a:graphicData uri="http://schemas.microsoft.com/office/word/2010/wordprocessingShape">
                        <wps:wsp>
                          <wps:cNvSpPr txBox="1"/>
                          <wps:spPr>
                            <a:xfrm>
                              <a:off x="0" y="0"/>
                              <a:ext cx="673608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635ABFDB" w14:textId="730FE93C" w:rsidR="00F67B61" w:rsidRDefault="00F67B61">
                                    <w:pPr>
                                      <w:pStyle w:val="NoSpacing"/>
                                      <w:rPr>
                                        <w:rFonts w:asciiTheme="majorHAnsi" w:eastAsiaTheme="majorEastAsia" w:hAnsiTheme="majorHAnsi" w:cstheme="majorBidi"/>
                                        <w:caps/>
                                        <w:color w:val="8496B0" w:themeColor="text2" w:themeTint="99"/>
                                        <w:sz w:val="68"/>
                                        <w:szCs w:val="68"/>
                                      </w:rPr>
                                    </w:pPr>
                                    <w:r w:rsidRPr="00F67B61">
                                      <w:rPr>
                                        <w:rFonts w:asciiTheme="majorHAnsi" w:eastAsiaTheme="majorEastAsia" w:hAnsiTheme="majorHAnsi" w:cstheme="majorBidi"/>
                                        <w:caps/>
                                        <w:color w:val="8496B0" w:themeColor="text2" w:themeTint="99"/>
                                        <w:sz w:val="64"/>
                                        <w:szCs w:val="64"/>
                                      </w:rPr>
                                      <w:t>Parallel computing</w:t>
                                    </w:r>
                                  </w:p>
                                </w:sdtContent>
                              </w:sdt>
                              <w:p w14:paraId="2B7F2687" w14:textId="214462C3" w:rsidR="00F67B61" w:rsidRDefault="00427158">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C77861">
                                      <w:rPr>
                                        <w:color w:val="4472C4" w:themeColor="accent1"/>
                                        <w:sz w:val="36"/>
                                        <w:szCs w:val="36"/>
                                      </w:rPr>
                                      <w:t>Performance analysis</w:t>
                                    </w:r>
                                    <w:r w:rsidR="00A915AF">
                                      <w:rPr>
                                        <w:color w:val="4472C4" w:themeColor="accent1"/>
                                        <w:sz w:val="36"/>
                                        <w:szCs w:val="36"/>
                                      </w:rPr>
                                      <w:t xml:space="preserve"> - Adam Stock</w:t>
                                    </w:r>
                                    <w:r w:rsidR="00E62CDC">
                                      <w:rPr>
                                        <w:color w:val="4472C4" w:themeColor="accent1"/>
                                        <w:sz w:val="36"/>
                                        <w:szCs w:val="36"/>
                                      </w:rPr>
                                      <w:t xml:space="preserve"> 15034312</w:t>
                                    </w:r>
                                  </w:sdtContent>
                                </w:sdt>
                                <w:r w:rsidR="00F67B61">
                                  <w:rPr>
                                    <w:noProof/>
                                  </w:rPr>
                                  <w:t xml:space="preserve"> </w:t>
                                </w:r>
                              </w:p>
                              <w:p w14:paraId="47F5C715" w14:textId="77777777" w:rsidR="00F67B61" w:rsidRDefault="00F67B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anchor>
                </w:drawing>
              </mc:Choice>
              <mc:Fallback>
                <w:pict>
                  <v:shapetype w14:anchorId="7D67ED78" id="_x0000_t202" coordsize="21600,21600" o:spt="202" path="m,l,21600r21600,l21600,xe">
                    <v:stroke joinstyle="miter"/>
                    <v:path gradientshapeok="t" o:connecttype="rect"/>
                  </v:shapetype>
                  <v:shape id="Text Box 62" o:spid="_x0000_s1026" type="#_x0000_t202" style="position:absolute;margin-left:-14.4pt;margin-top:0;width:530.4pt;height:1in;z-index:251661312;visibility:visible;mso-wrap-style:square;mso-width-percent:0;mso-wrap-distance-left:9pt;mso-wrap-distance-top:0;mso-wrap-distance-right:9pt;mso-wrap-distance-bottom:0;mso-position-horizontal:absolute;mso-position-horizontal-relative:margin;mso-position-vertical:top;mso-position-vertical-relative:margin;mso-width-percent:0;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635ABFDB" w14:textId="730FE93C" w:rsidR="00F67B61" w:rsidRDefault="00F67B61">
                              <w:pPr>
                                <w:pStyle w:val="NoSpacing"/>
                                <w:rPr>
                                  <w:rFonts w:asciiTheme="majorHAnsi" w:eastAsiaTheme="majorEastAsia" w:hAnsiTheme="majorHAnsi" w:cstheme="majorBidi"/>
                                  <w:caps/>
                                  <w:color w:val="8496B0" w:themeColor="text2" w:themeTint="99"/>
                                  <w:sz w:val="68"/>
                                  <w:szCs w:val="68"/>
                                </w:rPr>
                              </w:pPr>
                              <w:r w:rsidRPr="00F67B61">
                                <w:rPr>
                                  <w:rFonts w:asciiTheme="majorHAnsi" w:eastAsiaTheme="majorEastAsia" w:hAnsiTheme="majorHAnsi" w:cstheme="majorBidi"/>
                                  <w:caps/>
                                  <w:color w:val="8496B0" w:themeColor="text2" w:themeTint="99"/>
                                  <w:sz w:val="64"/>
                                  <w:szCs w:val="64"/>
                                </w:rPr>
                                <w:t>Parallel computing</w:t>
                              </w:r>
                            </w:p>
                          </w:sdtContent>
                        </w:sdt>
                        <w:p w14:paraId="2B7F2687" w14:textId="214462C3" w:rsidR="00F67B61" w:rsidRDefault="00427158">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C77861">
                                <w:rPr>
                                  <w:color w:val="4472C4" w:themeColor="accent1"/>
                                  <w:sz w:val="36"/>
                                  <w:szCs w:val="36"/>
                                </w:rPr>
                                <w:t>Performance analysis</w:t>
                              </w:r>
                              <w:r w:rsidR="00A915AF">
                                <w:rPr>
                                  <w:color w:val="4472C4" w:themeColor="accent1"/>
                                  <w:sz w:val="36"/>
                                  <w:szCs w:val="36"/>
                                </w:rPr>
                                <w:t xml:space="preserve"> - Adam Stock</w:t>
                              </w:r>
                              <w:r w:rsidR="00E62CDC">
                                <w:rPr>
                                  <w:color w:val="4472C4" w:themeColor="accent1"/>
                                  <w:sz w:val="36"/>
                                  <w:szCs w:val="36"/>
                                </w:rPr>
                                <w:t xml:space="preserve"> 15034312</w:t>
                              </w:r>
                            </w:sdtContent>
                          </w:sdt>
                          <w:r w:rsidR="00F67B61">
                            <w:rPr>
                              <w:noProof/>
                            </w:rPr>
                            <w:t xml:space="preserve"> </w:t>
                          </w:r>
                        </w:p>
                        <w:p w14:paraId="47F5C715" w14:textId="77777777" w:rsidR="00F67B61" w:rsidRDefault="00F67B61"/>
                      </w:txbxContent>
                    </v:textbox>
                    <w10:wrap anchorx="margin" anchory="margin"/>
                  </v:shape>
                </w:pict>
              </mc:Fallback>
            </mc:AlternateContent>
          </w:r>
        </w:p>
        <w:p w14:paraId="13855704" w14:textId="7FE7CB01" w:rsidR="00F67B61" w:rsidRDefault="00F67B61">
          <w:r>
            <w:rPr>
              <w:noProof/>
              <w:color w:val="4472C4" w:themeColor="accent1"/>
              <w:sz w:val="36"/>
              <w:szCs w:val="36"/>
              <w:lang w:val="en-GB" w:eastAsia="en-GB"/>
            </w:rPr>
            <mc:AlternateContent>
              <mc:Choice Requires="wpg">
                <w:drawing>
                  <wp:anchor distT="0" distB="0" distL="114300" distR="114300" simplePos="0" relativeHeight="251660288" behindDoc="1" locked="0" layoutInCell="1" allowOverlap="1" wp14:anchorId="1390F8A7" wp14:editId="3B9FE241">
                    <wp:simplePos x="0" y="0"/>
                    <mc:AlternateContent>
                      <mc:Choice Requires="wp14">
                        <wp:positionH relativeFrom="page">
                          <wp14:pctPosHOffset>22000</wp14:pctPosHOffset>
                        </wp:positionH>
                      </mc:Choice>
                      <mc:Fallback>
                        <wp:positionH relativeFrom="page">
                          <wp:posOffset>1709420</wp:posOffset>
                        </wp:positionH>
                      </mc:Fallback>
                    </mc:AlternateContent>
                    <mc:AlternateContent>
                      <mc:Choice Requires="wp14">
                        <wp:positionV relativeFrom="page">
                          <wp14:pctPosVOffset>30000</wp14:pctPosVOffset>
                        </wp:positionV>
                      </mc:Choice>
                      <mc:Fallback>
                        <wp:positionV relativeFrom="page">
                          <wp:posOffset>3017520</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0CC8622D"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Pr>
              <w:noProof/>
              <w:lang w:val="en-GB" w:eastAsia="en-GB"/>
            </w:rPr>
            <mc:AlternateContent>
              <mc:Choice Requires="wps">
                <w:drawing>
                  <wp:anchor distT="0" distB="0" distL="114300" distR="114300" simplePos="0" relativeHeight="251659264" behindDoc="0" locked="0" layoutInCell="1" allowOverlap="1" wp14:anchorId="7FB7AB4E" wp14:editId="4433CB6B">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EF714E2" w14:textId="4B42C969" w:rsidR="00F67B61" w:rsidRDefault="00427158">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F67B61">
                                      <w:rPr>
                                        <w:color w:val="4472C4" w:themeColor="accent1"/>
                                        <w:sz w:val="36"/>
                                        <w:szCs w:val="36"/>
                                      </w:rPr>
                                      <w:t>University of the West of England</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27E8FECA" w14:textId="51FFC172" w:rsidR="00F67B61" w:rsidRDefault="00F67B61">
                                    <w:pPr>
                                      <w:pStyle w:val="NoSpacing"/>
                                      <w:jc w:val="right"/>
                                      <w:rPr>
                                        <w:color w:val="4472C4" w:themeColor="accent1"/>
                                        <w:sz w:val="36"/>
                                        <w:szCs w:val="36"/>
                                      </w:rPr>
                                    </w:pPr>
                                    <w:r w:rsidRPr="00F67B61">
                                      <w:rPr>
                                        <w:color w:val="4472C4" w:themeColor="accent1"/>
                                        <w:sz w:val="36"/>
                                        <w:szCs w:val="36"/>
                                      </w:rPr>
                                      <w:t>UFCFFL-15-M - Parallel computing</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7FB7AB4E"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BedgIAAFs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" filled="f" stroked="f" strokeweight=".5pt">
                    <v:textbox style="mso-fit-shape-to-text:t" inset="0,0,0,0">
                      <w:txbxContent>
                        <w:p w14:paraId="3EF714E2" w14:textId="4B42C969" w:rsidR="00F67B61" w:rsidRDefault="00427158">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F67B61">
                                <w:rPr>
                                  <w:color w:val="4472C4" w:themeColor="accent1"/>
                                  <w:sz w:val="36"/>
                                  <w:szCs w:val="36"/>
                                </w:rPr>
                                <w:t>University of the West of England</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27E8FECA" w14:textId="51FFC172" w:rsidR="00F67B61" w:rsidRDefault="00F67B61">
                              <w:pPr>
                                <w:pStyle w:val="NoSpacing"/>
                                <w:jc w:val="right"/>
                                <w:rPr>
                                  <w:color w:val="4472C4" w:themeColor="accent1"/>
                                  <w:sz w:val="36"/>
                                  <w:szCs w:val="36"/>
                                </w:rPr>
                              </w:pPr>
                              <w:r w:rsidRPr="00F67B61">
                                <w:rPr>
                                  <w:color w:val="4472C4" w:themeColor="accent1"/>
                                  <w:sz w:val="36"/>
                                  <w:szCs w:val="36"/>
                                </w:rPr>
                                <w:t>UFCFFL-15-M - Parallel computing</w:t>
                              </w:r>
                            </w:p>
                          </w:sdtContent>
                        </w:sdt>
                      </w:txbxContent>
                    </v:textbox>
                    <w10:wrap anchorx="page" anchory="margin"/>
                  </v:shape>
                </w:pict>
              </mc:Fallback>
            </mc:AlternateContent>
          </w:r>
        </w:p>
        <w:p w14:paraId="299358B3" w14:textId="77777777" w:rsidR="00C77861" w:rsidRDefault="00F67B61" w:rsidP="00C77861">
          <w:pPr>
            <w:pStyle w:val="Heading1"/>
          </w:pPr>
          <w:r>
            <w:br w:type="page"/>
          </w:r>
        </w:p>
      </w:sdtContent>
    </w:sdt>
    <w:sdt>
      <w:sdtPr>
        <w:rPr>
          <w:rFonts w:asciiTheme="minorHAnsi" w:eastAsiaTheme="minorHAnsi" w:hAnsiTheme="minorHAnsi" w:cstheme="minorBidi"/>
          <w:color w:val="auto"/>
          <w:sz w:val="22"/>
          <w:szCs w:val="22"/>
        </w:rPr>
        <w:id w:val="-1788355288"/>
        <w:docPartObj>
          <w:docPartGallery w:val="Table of Contents"/>
          <w:docPartUnique/>
        </w:docPartObj>
      </w:sdtPr>
      <w:sdtEndPr>
        <w:rPr>
          <w:b/>
          <w:bCs/>
          <w:noProof/>
        </w:rPr>
      </w:sdtEndPr>
      <w:sdtContent>
        <w:p w14:paraId="7ADA0288" w14:textId="2CCFA2C3" w:rsidR="00F004B1" w:rsidRDefault="00F004B1">
          <w:pPr>
            <w:pStyle w:val="TOCHeading"/>
          </w:pPr>
          <w:r>
            <w:t>Contents</w:t>
          </w:r>
        </w:p>
        <w:p w14:paraId="15A2375D" w14:textId="590BB18B" w:rsidR="00427158" w:rsidRDefault="00F004B1">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31821157" w:history="1">
            <w:r w:rsidR="00427158" w:rsidRPr="003C7A6B">
              <w:rPr>
                <w:rStyle w:val="Hyperlink"/>
                <w:noProof/>
              </w:rPr>
              <w:t>Introduction</w:t>
            </w:r>
            <w:r w:rsidR="00427158">
              <w:rPr>
                <w:noProof/>
                <w:webHidden/>
              </w:rPr>
              <w:tab/>
            </w:r>
            <w:r w:rsidR="00427158">
              <w:rPr>
                <w:noProof/>
                <w:webHidden/>
              </w:rPr>
              <w:fldChar w:fldCharType="begin"/>
            </w:r>
            <w:r w:rsidR="00427158">
              <w:rPr>
                <w:noProof/>
                <w:webHidden/>
              </w:rPr>
              <w:instrText xml:space="preserve"> PAGEREF _Toc531821157 \h </w:instrText>
            </w:r>
            <w:r w:rsidR="00427158">
              <w:rPr>
                <w:noProof/>
                <w:webHidden/>
              </w:rPr>
            </w:r>
            <w:r w:rsidR="00427158">
              <w:rPr>
                <w:noProof/>
                <w:webHidden/>
              </w:rPr>
              <w:fldChar w:fldCharType="separate"/>
            </w:r>
            <w:r w:rsidR="00427158">
              <w:rPr>
                <w:noProof/>
                <w:webHidden/>
              </w:rPr>
              <w:t>2</w:t>
            </w:r>
            <w:r w:rsidR="00427158">
              <w:rPr>
                <w:noProof/>
                <w:webHidden/>
              </w:rPr>
              <w:fldChar w:fldCharType="end"/>
            </w:r>
          </w:hyperlink>
        </w:p>
        <w:p w14:paraId="0B32AF33" w14:textId="7EB06AEC" w:rsidR="00427158" w:rsidRDefault="00427158">
          <w:pPr>
            <w:pStyle w:val="TOC2"/>
            <w:tabs>
              <w:tab w:val="right" w:leader="dot" w:pos="9350"/>
            </w:tabs>
            <w:rPr>
              <w:rFonts w:eastAsiaTheme="minorEastAsia"/>
              <w:noProof/>
            </w:rPr>
          </w:pPr>
          <w:hyperlink w:anchor="_Toc531821158" w:history="1">
            <w:r w:rsidRPr="003C7A6B">
              <w:rPr>
                <w:rStyle w:val="Hyperlink"/>
                <w:noProof/>
              </w:rPr>
              <w:t>Explanation of program workings</w:t>
            </w:r>
            <w:r>
              <w:rPr>
                <w:noProof/>
                <w:webHidden/>
              </w:rPr>
              <w:tab/>
            </w:r>
            <w:r>
              <w:rPr>
                <w:noProof/>
                <w:webHidden/>
              </w:rPr>
              <w:fldChar w:fldCharType="begin"/>
            </w:r>
            <w:r>
              <w:rPr>
                <w:noProof/>
                <w:webHidden/>
              </w:rPr>
              <w:instrText xml:space="preserve"> PAGEREF _Toc531821158 \h </w:instrText>
            </w:r>
            <w:r>
              <w:rPr>
                <w:noProof/>
                <w:webHidden/>
              </w:rPr>
            </w:r>
            <w:r>
              <w:rPr>
                <w:noProof/>
                <w:webHidden/>
              </w:rPr>
              <w:fldChar w:fldCharType="separate"/>
            </w:r>
            <w:r>
              <w:rPr>
                <w:noProof/>
                <w:webHidden/>
              </w:rPr>
              <w:t>2</w:t>
            </w:r>
            <w:r>
              <w:rPr>
                <w:noProof/>
                <w:webHidden/>
              </w:rPr>
              <w:fldChar w:fldCharType="end"/>
            </w:r>
          </w:hyperlink>
        </w:p>
        <w:p w14:paraId="3277E4C9" w14:textId="709182F7" w:rsidR="00427158" w:rsidRDefault="00427158">
          <w:pPr>
            <w:pStyle w:val="TOC2"/>
            <w:tabs>
              <w:tab w:val="right" w:leader="dot" w:pos="9350"/>
            </w:tabs>
            <w:rPr>
              <w:rFonts w:eastAsiaTheme="minorEastAsia"/>
              <w:noProof/>
            </w:rPr>
          </w:pPr>
          <w:hyperlink w:anchor="_Toc531821159" w:history="1">
            <w:r w:rsidRPr="003C7A6B">
              <w:rPr>
                <w:rStyle w:val="Hyperlink"/>
                <w:noProof/>
              </w:rPr>
              <w:t>Environment and background</w:t>
            </w:r>
            <w:r>
              <w:rPr>
                <w:noProof/>
                <w:webHidden/>
              </w:rPr>
              <w:tab/>
            </w:r>
            <w:r>
              <w:rPr>
                <w:noProof/>
                <w:webHidden/>
              </w:rPr>
              <w:fldChar w:fldCharType="begin"/>
            </w:r>
            <w:r>
              <w:rPr>
                <w:noProof/>
                <w:webHidden/>
              </w:rPr>
              <w:instrText xml:space="preserve"> PAGEREF _Toc531821159 \h </w:instrText>
            </w:r>
            <w:r>
              <w:rPr>
                <w:noProof/>
                <w:webHidden/>
              </w:rPr>
            </w:r>
            <w:r>
              <w:rPr>
                <w:noProof/>
                <w:webHidden/>
              </w:rPr>
              <w:fldChar w:fldCharType="separate"/>
            </w:r>
            <w:r>
              <w:rPr>
                <w:noProof/>
                <w:webHidden/>
              </w:rPr>
              <w:t>2</w:t>
            </w:r>
            <w:r>
              <w:rPr>
                <w:noProof/>
                <w:webHidden/>
              </w:rPr>
              <w:fldChar w:fldCharType="end"/>
            </w:r>
          </w:hyperlink>
        </w:p>
        <w:p w14:paraId="3C90C1C5" w14:textId="663D5C41" w:rsidR="00427158" w:rsidRDefault="00427158">
          <w:pPr>
            <w:pStyle w:val="TOC3"/>
            <w:tabs>
              <w:tab w:val="right" w:leader="dot" w:pos="9350"/>
            </w:tabs>
            <w:rPr>
              <w:rFonts w:eastAsiaTheme="minorEastAsia"/>
              <w:noProof/>
            </w:rPr>
          </w:pPr>
          <w:hyperlink w:anchor="_Toc531821160" w:history="1">
            <w:r w:rsidRPr="003C7A6B">
              <w:rPr>
                <w:rStyle w:val="Hyperlink"/>
                <w:noProof/>
              </w:rPr>
              <w:t>Hardware</w:t>
            </w:r>
            <w:r>
              <w:rPr>
                <w:noProof/>
                <w:webHidden/>
              </w:rPr>
              <w:tab/>
            </w:r>
            <w:r>
              <w:rPr>
                <w:noProof/>
                <w:webHidden/>
              </w:rPr>
              <w:fldChar w:fldCharType="begin"/>
            </w:r>
            <w:r>
              <w:rPr>
                <w:noProof/>
                <w:webHidden/>
              </w:rPr>
              <w:instrText xml:space="preserve"> PAGEREF _Toc531821160 \h </w:instrText>
            </w:r>
            <w:r>
              <w:rPr>
                <w:noProof/>
                <w:webHidden/>
              </w:rPr>
            </w:r>
            <w:r>
              <w:rPr>
                <w:noProof/>
                <w:webHidden/>
              </w:rPr>
              <w:fldChar w:fldCharType="separate"/>
            </w:r>
            <w:r>
              <w:rPr>
                <w:noProof/>
                <w:webHidden/>
              </w:rPr>
              <w:t>2</w:t>
            </w:r>
            <w:r>
              <w:rPr>
                <w:noProof/>
                <w:webHidden/>
              </w:rPr>
              <w:fldChar w:fldCharType="end"/>
            </w:r>
          </w:hyperlink>
        </w:p>
        <w:p w14:paraId="186678BD" w14:textId="399D8517" w:rsidR="00427158" w:rsidRDefault="00427158">
          <w:pPr>
            <w:pStyle w:val="TOC3"/>
            <w:tabs>
              <w:tab w:val="right" w:leader="dot" w:pos="9350"/>
            </w:tabs>
            <w:rPr>
              <w:rFonts w:eastAsiaTheme="minorEastAsia"/>
              <w:noProof/>
            </w:rPr>
          </w:pPr>
          <w:hyperlink w:anchor="_Toc531821161" w:history="1">
            <w:r w:rsidRPr="003C7A6B">
              <w:rPr>
                <w:rStyle w:val="Hyperlink"/>
                <w:noProof/>
              </w:rPr>
              <w:t>Software</w:t>
            </w:r>
            <w:r>
              <w:rPr>
                <w:noProof/>
                <w:webHidden/>
              </w:rPr>
              <w:tab/>
            </w:r>
            <w:r>
              <w:rPr>
                <w:noProof/>
                <w:webHidden/>
              </w:rPr>
              <w:fldChar w:fldCharType="begin"/>
            </w:r>
            <w:r>
              <w:rPr>
                <w:noProof/>
                <w:webHidden/>
              </w:rPr>
              <w:instrText xml:space="preserve"> PAGEREF _Toc531821161 \h </w:instrText>
            </w:r>
            <w:r>
              <w:rPr>
                <w:noProof/>
                <w:webHidden/>
              </w:rPr>
            </w:r>
            <w:r>
              <w:rPr>
                <w:noProof/>
                <w:webHidden/>
              </w:rPr>
              <w:fldChar w:fldCharType="separate"/>
            </w:r>
            <w:r>
              <w:rPr>
                <w:noProof/>
                <w:webHidden/>
              </w:rPr>
              <w:t>2</w:t>
            </w:r>
            <w:r>
              <w:rPr>
                <w:noProof/>
                <w:webHidden/>
              </w:rPr>
              <w:fldChar w:fldCharType="end"/>
            </w:r>
          </w:hyperlink>
        </w:p>
        <w:p w14:paraId="2E3299CB" w14:textId="7D8D5DF5" w:rsidR="00427158" w:rsidRDefault="00427158">
          <w:pPr>
            <w:pStyle w:val="TOC3"/>
            <w:tabs>
              <w:tab w:val="right" w:leader="dot" w:pos="9350"/>
            </w:tabs>
            <w:rPr>
              <w:rFonts w:eastAsiaTheme="minorEastAsia"/>
              <w:noProof/>
            </w:rPr>
          </w:pPr>
          <w:hyperlink w:anchor="_Toc531821162" w:history="1">
            <w:r w:rsidRPr="003C7A6B">
              <w:rPr>
                <w:rStyle w:val="Hyperlink"/>
                <w:noProof/>
              </w:rPr>
              <w:t>The Cluster</w:t>
            </w:r>
            <w:r>
              <w:rPr>
                <w:noProof/>
                <w:webHidden/>
              </w:rPr>
              <w:tab/>
            </w:r>
            <w:r>
              <w:rPr>
                <w:noProof/>
                <w:webHidden/>
              </w:rPr>
              <w:fldChar w:fldCharType="begin"/>
            </w:r>
            <w:r>
              <w:rPr>
                <w:noProof/>
                <w:webHidden/>
              </w:rPr>
              <w:instrText xml:space="preserve"> PAGEREF _Toc531821162 \h </w:instrText>
            </w:r>
            <w:r>
              <w:rPr>
                <w:noProof/>
                <w:webHidden/>
              </w:rPr>
            </w:r>
            <w:r>
              <w:rPr>
                <w:noProof/>
                <w:webHidden/>
              </w:rPr>
              <w:fldChar w:fldCharType="separate"/>
            </w:r>
            <w:r>
              <w:rPr>
                <w:noProof/>
                <w:webHidden/>
              </w:rPr>
              <w:t>2</w:t>
            </w:r>
            <w:r>
              <w:rPr>
                <w:noProof/>
                <w:webHidden/>
              </w:rPr>
              <w:fldChar w:fldCharType="end"/>
            </w:r>
          </w:hyperlink>
        </w:p>
        <w:p w14:paraId="6642BDE3" w14:textId="7124F27E" w:rsidR="00427158" w:rsidRDefault="00427158">
          <w:pPr>
            <w:pStyle w:val="TOC1"/>
            <w:tabs>
              <w:tab w:val="right" w:leader="dot" w:pos="9350"/>
            </w:tabs>
            <w:rPr>
              <w:rFonts w:eastAsiaTheme="minorEastAsia"/>
              <w:noProof/>
            </w:rPr>
          </w:pPr>
          <w:hyperlink w:anchor="_Toc531821163" w:history="1">
            <w:r w:rsidRPr="003C7A6B">
              <w:rPr>
                <w:rStyle w:val="Hyperlink"/>
                <w:noProof/>
              </w:rPr>
              <w:t>Testing methodology</w:t>
            </w:r>
            <w:r>
              <w:rPr>
                <w:noProof/>
                <w:webHidden/>
              </w:rPr>
              <w:tab/>
            </w:r>
            <w:r>
              <w:rPr>
                <w:noProof/>
                <w:webHidden/>
              </w:rPr>
              <w:fldChar w:fldCharType="begin"/>
            </w:r>
            <w:r>
              <w:rPr>
                <w:noProof/>
                <w:webHidden/>
              </w:rPr>
              <w:instrText xml:space="preserve"> PAGEREF _Toc531821163 \h </w:instrText>
            </w:r>
            <w:r>
              <w:rPr>
                <w:noProof/>
                <w:webHidden/>
              </w:rPr>
            </w:r>
            <w:r>
              <w:rPr>
                <w:noProof/>
                <w:webHidden/>
              </w:rPr>
              <w:fldChar w:fldCharType="separate"/>
            </w:r>
            <w:r>
              <w:rPr>
                <w:noProof/>
                <w:webHidden/>
              </w:rPr>
              <w:t>3</w:t>
            </w:r>
            <w:r>
              <w:rPr>
                <w:noProof/>
                <w:webHidden/>
              </w:rPr>
              <w:fldChar w:fldCharType="end"/>
            </w:r>
          </w:hyperlink>
        </w:p>
        <w:p w14:paraId="297B8FB3" w14:textId="72A51017" w:rsidR="00427158" w:rsidRDefault="00427158">
          <w:pPr>
            <w:pStyle w:val="TOC2"/>
            <w:tabs>
              <w:tab w:val="right" w:leader="dot" w:pos="9350"/>
            </w:tabs>
            <w:rPr>
              <w:rFonts w:eastAsiaTheme="minorEastAsia"/>
              <w:noProof/>
            </w:rPr>
          </w:pPr>
          <w:hyperlink w:anchor="_Toc531821164" w:history="1">
            <w:r w:rsidRPr="003C7A6B">
              <w:rPr>
                <w:rStyle w:val="Hyperlink"/>
                <w:noProof/>
              </w:rPr>
              <w:t>Random number</w:t>
            </w:r>
            <w:r>
              <w:rPr>
                <w:noProof/>
                <w:webHidden/>
              </w:rPr>
              <w:tab/>
            </w:r>
            <w:r>
              <w:rPr>
                <w:noProof/>
                <w:webHidden/>
              </w:rPr>
              <w:fldChar w:fldCharType="begin"/>
            </w:r>
            <w:r>
              <w:rPr>
                <w:noProof/>
                <w:webHidden/>
              </w:rPr>
              <w:instrText xml:space="preserve"> PAGEREF _Toc531821164 \h </w:instrText>
            </w:r>
            <w:r>
              <w:rPr>
                <w:noProof/>
                <w:webHidden/>
              </w:rPr>
            </w:r>
            <w:r>
              <w:rPr>
                <w:noProof/>
                <w:webHidden/>
              </w:rPr>
              <w:fldChar w:fldCharType="separate"/>
            </w:r>
            <w:r>
              <w:rPr>
                <w:noProof/>
                <w:webHidden/>
              </w:rPr>
              <w:t>4</w:t>
            </w:r>
            <w:r>
              <w:rPr>
                <w:noProof/>
                <w:webHidden/>
              </w:rPr>
              <w:fldChar w:fldCharType="end"/>
            </w:r>
          </w:hyperlink>
        </w:p>
        <w:p w14:paraId="04447E87" w14:textId="303E26B7" w:rsidR="00427158" w:rsidRDefault="00427158">
          <w:pPr>
            <w:pStyle w:val="TOC1"/>
            <w:tabs>
              <w:tab w:val="right" w:leader="dot" w:pos="9350"/>
            </w:tabs>
            <w:rPr>
              <w:rFonts w:eastAsiaTheme="minorEastAsia"/>
              <w:noProof/>
            </w:rPr>
          </w:pPr>
          <w:hyperlink w:anchor="_Toc531821165" w:history="1">
            <w:r w:rsidRPr="003C7A6B">
              <w:rPr>
                <w:rStyle w:val="Hyperlink"/>
                <w:noProof/>
              </w:rPr>
              <w:t>Results</w:t>
            </w:r>
            <w:r>
              <w:rPr>
                <w:noProof/>
                <w:webHidden/>
              </w:rPr>
              <w:tab/>
            </w:r>
            <w:r>
              <w:rPr>
                <w:noProof/>
                <w:webHidden/>
              </w:rPr>
              <w:fldChar w:fldCharType="begin"/>
            </w:r>
            <w:r>
              <w:rPr>
                <w:noProof/>
                <w:webHidden/>
              </w:rPr>
              <w:instrText xml:space="preserve"> PAGEREF _Toc531821165 \h </w:instrText>
            </w:r>
            <w:r>
              <w:rPr>
                <w:noProof/>
                <w:webHidden/>
              </w:rPr>
            </w:r>
            <w:r>
              <w:rPr>
                <w:noProof/>
                <w:webHidden/>
              </w:rPr>
              <w:fldChar w:fldCharType="separate"/>
            </w:r>
            <w:r>
              <w:rPr>
                <w:noProof/>
                <w:webHidden/>
              </w:rPr>
              <w:t>4</w:t>
            </w:r>
            <w:r>
              <w:rPr>
                <w:noProof/>
                <w:webHidden/>
              </w:rPr>
              <w:fldChar w:fldCharType="end"/>
            </w:r>
          </w:hyperlink>
        </w:p>
        <w:p w14:paraId="52B6B2DF" w14:textId="312B6885" w:rsidR="00427158" w:rsidRDefault="00427158">
          <w:pPr>
            <w:pStyle w:val="TOC2"/>
            <w:tabs>
              <w:tab w:val="right" w:leader="dot" w:pos="9350"/>
            </w:tabs>
            <w:rPr>
              <w:rFonts w:eastAsiaTheme="minorEastAsia"/>
              <w:noProof/>
            </w:rPr>
          </w:pPr>
          <w:hyperlink w:anchor="_Toc531821166" w:history="1">
            <w:r w:rsidRPr="003C7A6B">
              <w:rPr>
                <w:rStyle w:val="Hyperlink"/>
                <w:noProof/>
              </w:rPr>
              <w:t>Table</w:t>
            </w:r>
            <w:r>
              <w:rPr>
                <w:noProof/>
                <w:webHidden/>
              </w:rPr>
              <w:tab/>
            </w:r>
            <w:r>
              <w:rPr>
                <w:noProof/>
                <w:webHidden/>
              </w:rPr>
              <w:fldChar w:fldCharType="begin"/>
            </w:r>
            <w:r>
              <w:rPr>
                <w:noProof/>
                <w:webHidden/>
              </w:rPr>
              <w:instrText xml:space="preserve"> PAGEREF _Toc531821166 \h </w:instrText>
            </w:r>
            <w:r>
              <w:rPr>
                <w:noProof/>
                <w:webHidden/>
              </w:rPr>
            </w:r>
            <w:r>
              <w:rPr>
                <w:noProof/>
                <w:webHidden/>
              </w:rPr>
              <w:fldChar w:fldCharType="separate"/>
            </w:r>
            <w:r>
              <w:rPr>
                <w:noProof/>
                <w:webHidden/>
              </w:rPr>
              <w:t>5</w:t>
            </w:r>
            <w:r>
              <w:rPr>
                <w:noProof/>
                <w:webHidden/>
              </w:rPr>
              <w:fldChar w:fldCharType="end"/>
            </w:r>
          </w:hyperlink>
        </w:p>
        <w:p w14:paraId="45F8E6D5" w14:textId="033DBC64" w:rsidR="00427158" w:rsidRDefault="00427158">
          <w:pPr>
            <w:pStyle w:val="TOC2"/>
            <w:tabs>
              <w:tab w:val="right" w:leader="dot" w:pos="9350"/>
            </w:tabs>
            <w:rPr>
              <w:rFonts w:eastAsiaTheme="minorEastAsia"/>
              <w:noProof/>
            </w:rPr>
          </w:pPr>
          <w:hyperlink w:anchor="_Toc531821167" w:history="1">
            <w:r w:rsidRPr="003C7A6B">
              <w:rPr>
                <w:rStyle w:val="Hyperlink"/>
                <w:noProof/>
              </w:rPr>
              <w:t>Speedup</w:t>
            </w:r>
            <w:r>
              <w:rPr>
                <w:noProof/>
                <w:webHidden/>
              </w:rPr>
              <w:tab/>
            </w:r>
            <w:r>
              <w:rPr>
                <w:noProof/>
                <w:webHidden/>
              </w:rPr>
              <w:fldChar w:fldCharType="begin"/>
            </w:r>
            <w:r>
              <w:rPr>
                <w:noProof/>
                <w:webHidden/>
              </w:rPr>
              <w:instrText xml:space="preserve"> PAGEREF _Toc531821167 \h </w:instrText>
            </w:r>
            <w:r>
              <w:rPr>
                <w:noProof/>
                <w:webHidden/>
              </w:rPr>
            </w:r>
            <w:r>
              <w:rPr>
                <w:noProof/>
                <w:webHidden/>
              </w:rPr>
              <w:fldChar w:fldCharType="separate"/>
            </w:r>
            <w:r>
              <w:rPr>
                <w:noProof/>
                <w:webHidden/>
              </w:rPr>
              <w:t>5</w:t>
            </w:r>
            <w:r>
              <w:rPr>
                <w:noProof/>
                <w:webHidden/>
              </w:rPr>
              <w:fldChar w:fldCharType="end"/>
            </w:r>
          </w:hyperlink>
        </w:p>
        <w:p w14:paraId="78BC60B4" w14:textId="23A473C4" w:rsidR="00427158" w:rsidRDefault="00427158">
          <w:pPr>
            <w:pStyle w:val="TOC2"/>
            <w:tabs>
              <w:tab w:val="right" w:leader="dot" w:pos="9350"/>
            </w:tabs>
            <w:rPr>
              <w:rFonts w:eastAsiaTheme="minorEastAsia"/>
              <w:noProof/>
            </w:rPr>
          </w:pPr>
          <w:hyperlink w:anchor="_Toc531821168" w:history="1">
            <w:r w:rsidRPr="003C7A6B">
              <w:rPr>
                <w:rStyle w:val="Hyperlink"/>
                <w:noProof/>
              </w:rPr>
              <w:t>Algorithm cost</w:t>
            </w:r>
            <w:r>
              <w:rPr>
                <w:noProof/>
                <w:webHidden/>
              </w:rPr>
              <w:tab/>
            </w:r>
            <w:r>
              <w:rPr>
                <w:noProof/>
                <w:webHidden/>
              </w:rPr>
              <w:fldChar w:fldCharType="begin"/>
            </w:r>
            <w:r>
              <w:rPr>
                <w:noProof/>
                <w:webHidden/>
              </w:rPr>
              <w:instrText xml:space="preserve"> PAGEREF _Toc531821168 \h </w:instrText>
            </w:r>
            <w:r>
              <w:rPr>
                <w:noProof/>
                <w:webHidden/>
              </w:rPr>
            </w:r>
            <w:r>
              <w:rPr>
                <w:noProof/>
                <w:webHidden/>
              </w:rPr>
              <w:fldChar w:fldCharType="separate"/>
            </w:r>
            <w:r>
              <w:rPr>
                <w:noProof/>
                <w:webHidden/>
              </w:rPr>
              <w:t>6</w:t>
            </w:r>
            <w:r>
              <w:rPr>
                <w:noProof/>
                <w:webHidden/>
              </w:rPr>
              <w:fldChar w:fldCharType="end"/>
            </w:r>
          </w:hyperlink>
        </w:p>
        <w:p w14:paraId="6DD6C5BC" w14:textId="5FAF415B" w:rsidR="00427158" w:rsidRDefault="00427158">
          <w:pPr>
            <w:pStyle w:val="TOC2"/>
            <w:tabs>
              <w:tab w:val="right" w:leader="dot" w:pos="9350"/>
            </w:tabs>
            <w:rPr>
              <w:rFonts w:eastAsiaTheme="minorEastAsia"/>
              <w:noProof/>
            </w:rPr>
          </w:pPr>
          <w:hyperlink w:anchor="_Toc531821169" w:history="1">
            <w:r w:rsidRPr="003C7A6B">
              <w:rPr>
                <w:rStyle w:val="Hyperlink"/>
                <w:noProof/>
              </w:rPr>
              <w:t>Efficiency</w:t>
            </w:r>
            <w:r>
              <w:rPr>
                <w:noProof/>
                <w:webHidden/>
              </w:rPr>
              <w:tab/>
            </w:r>
            <w:r>
              <w:rPr>
                <w:noProof/>
                <w:webHidden/>
              </w:rPr>
              <w:fldChar w:fldCharType="begin"/>
            </w:r>
            <w:r>
              <w:rPr>
                <w:noProof/>
                <w:webHidden/>
              </w:rPr>
              <w:instrText xml:space="preserve"> PAGEREF _Toc531821169 \h </w:instrText>
            </w:r>
            <w:r>
              <w:rPr>
                <w:noProof/>
                <w:webHidden/>
              </w:rPr>
            </w:r>
            <w:r>
              <w:rPr>
                <w:noProof/>
                <w:webHidden/>
              </w:rPr>
              <w:fldChar w:fldCharType="separate"/>
            </w:r>
            <w:r>
              <w:rPr>
                <w:noProof/>
                <w:webHidden/>
              </w:rPr>
              <w:t>7</w:t>
            </w:r>
            <w:r>
              <w:rPr>
                <w:noProof/>
                <w:webHidden/>
              </w:rPr>
              <w:fldChar w:fldCharType="end"/>
            </w:r>
          </w:hyperlink>
        </w:p>
        <w:p w14:paraId="636CB04F" w14:textId="01425FAE" w:rsidR="00427158" w:rsidRDefault="00427158">
          <w:pPr>
            <w:pStyle w:val="TOC1"/>
            <w:tabs>
              <w:tab w:val="right" w:leader="dot" w:pos="9350"/>
            </w:tabs>
            <w:rPr>
              <w:rFonts w:eastAsiaTheme="minorEastAsia"/>
              <w:noProof/>
            </w:rPr>
          </w:pPr>
          <w:hyperlink w:anchor="_Toc531821170" w:history="1">
            <w:r w:rsidRPr="003C7A6B">
              <w:rPr>
                <w:rStyle w:val="Hyperlink"/>
                <w:noProof/>
              </w:rPr>
              <w:t>Analysis / Conclusion</w:t>
            </w:r>
            <w:r>
              <w:rPr>
                <w:noProof/>
                <w:webHidden/>
              </w:rPr>
              <w:tab/>
            </w:r>
            <w:r>
              <w:rPr>
                <w:noProof/>
                <w:webHidden/>
              </w:rPr>
              <w:fldChar w:fldCharType="begin"/>
            </w:r>
            <w:r>
              <w:rPr>
                <w:noProof/>
                <w:webHidden/>
              </w:rPr>
              <w:instrText xml:space="preserve"> PAGEREF _Toc531821170 \h </w:instrText>
            </w:r>
            <w:r>
              <w:rPr>
                <w:noProof/>
                <w:webHidden/>
              </w:rPr>
            </w:r>
            <w:r>
              <w:rPr>
                <w:noProof/>
                <w:webHidden/>
              </w:rPr>
              <w:fldChar w:fldCharType="separate"/>
            </w:r>
            <w:r>
              <w:rPr>
                <w:noProof/>
                <w:webHidden/>
              </w:rPr>
              <w:t>7</w:t>
            </w:r>
            <w:r>
              <w:rPr>
                <w:noProof/>
                <w:webHidden/>
              </w:rPr>
              <w:fldChar w:fldCharType="end"/>
            </w:r>
          </w:hyperlink>
        </w:p>
        <w:p w14:paraId="5BB4C002" w14:textId="5DA6CDF9" w:rsidR="00427158" w:rsidRDefault="00427158">
          <w:pPr>
            <w:pStyle w:val="TOC1"/>
            <w:tabs>
              <w:tab w:val="right" w:leader="dot" w:pos="9350"/>
            </w:tabs>
            <w:rPr>
              <w:rFonts w:eastAsiaTheme="minorEastAsia"/>
              <w:noProof/>
            </w:rPr>
          </w:pPr>
          <w:hyperlink w:anchor="_Toc531821171" w:history="1">
            <w:r w:rsidRPr="003C7A6B">
              <w:rPr>
                <w:rStyle w:val="Hyperlink"/>
                <w:noProof/>
              </w:rPr>
              <w:t>References:</w:t>
            </w:r>
            <w:r>
              <w:rPr>
                <w:noProof/>
                <w:webHidden/>
              </w:rPr>
              <w:tab/>
            </w:r>
            <w:r>
              <w:rPr>
                <w:noProof/>
                <w:webHidden/>
              </w:rPr>
              <w:fldChar w:fldCharType="begin"/>
            </w:r>
            <w:r>
              <w:rPr>
                <w:noProof/>
                <w:webHidden/>
              </w:rPr>
              <w:instrText xml:space="preserve"> PAGEREF _Toc531821171 \h </w:instrText>
            </w:r>
            <w:r>
              <w:rPr>
                <w:noProof/>
                <w:webHidden/>
              </w:rPr>
            </w:r>
            <w:r>
              <w:rPr>
                <w:noProof/>
                <w:webHidden/>
              </w:rPr>
              <w:fldChar w:fldCharType="separate"/>
            </w:r>
            <w:r>
              <w:rPr>
                <w:noProof/>
                <w:webHidden/>
              </w:rPr>
              <w:t>8</w:t>
            </w:r>
            <w:r>
              <w:rPr>
                <w:noProof/>
                <w:webHidden/>
              </w:rPr>
              <w:fldChar w:fldCharType="end"/>
            </w:r>
          </w:hyperlink>
        </w:p>
        <w:p w14:paraId="6637D841" w14:textId="6C29AB6C" w:rsidR="00F004B1" w:rsidRDefault="00F004B1" w:rsidP="00F004B1">
          <w:r>
            <w:rPr>
              <w:b/>
              <w:bCs/>
              <w:noProof/>
            </w:rPr>
            <w:fldChar w:fldCharType="end"/>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r>
            <w:rPr>
              <w:b/>
              <w:bCs/>
              <w:noProof/>
            </w:rPr>
            <w:br/>
          </w:r>
        </w:p>
      </w:sdtContent>
    </w:sdt>
    <w:p w14:paraId="655D1984" w14:textId="4A02B71C" w:rsidR="00F67B61" w:rsidRDefault="00C77861" w:rsidP="00C77861">
      <w:pPr>
        <w:pStyle w:val="Heading1"/>
      </w:pPr>
      <w:bookmarkStart w:id="0" w:name="_Toc531821157"/>
      <w:r>
        <w:lastRenderedPageBreak/>
        <w:t>Introduction</w:t>
      </w:r>
      <w:bookmarkEnd w:id="0"/>
      <w:r>
        <w:t xml:space="preserve"> </w:t>
      </w:r>
    </w:p>
    <w:p w14:paraId="186179D2" w14:textId="6E8B245C" w:rsidR="00C77861" w:rsidRDefault="00C77861" w:rsidP="00C77861"/>
    <w:p w14:paraId="6AFECAAA" w14:textId="4C6EA6DA" w:rsidR="00C77861" w:rsidRDefault="00C77861" w:rsidP="00C77861">
      <w:r>
        <w:t xml:space="preserve">In the interests of keeping all tests and analysis of tests as fair as possible all potential variables will be </w:t>
      </w:r>
      <w:r w:rsidR="005713AC">
        <w:t>disclosed</w:t>
      </w:r>
      <w:r>
        <w:t xml:space="preserve"> and discussed below.</w:t>
      </w:r>
    </w:p>
    <w:p w14:paraId="4C03E0F8" w14:textId="77777777" w:rsidR="00427158" w:rsidRDefault="00427158" w:rsidP="00C77861"/>
    <w:p w14:paraId="11B9805A" w14:textId="4BDA79E3" w:rsidR="00427158" w:rsidRDefault="00427158" w:rsidP="00427158">
      <w:pPr>
        <w:pStyle w:val="Heading2"/>
      </w:pPr>
      <w:bookmarkStart w:id="1" w:name="_Toc531821158"/>
      <w:r>
        <w:t>Explanation of program workings</w:t>
      </w:r>
      <w:bookmarkEnd w:id="1"/>
    </w:p>
    <w:p w14:paraId="1782D39B" w14:textId="10FCA87E" w:rsidR="00427158" w:rsidRDefault="00427158" w:rsidP="00427158"/>
    <w:p w14:paraId="47D8B2AE" w14:textId="31F663E3" w:rsidR="00427158" w:rsidRDefault="00427158" w:rsidP="00427158">
      <w:r>
        <w:t>This is a step by step guide to the workings of the program –</w:t>
      </w:r>
    </w:p>
    <w:p w14:paraId="7DAE9B31" w14:textId="55EE48E2" w:rsidR="00427158" w:rsidRPr="00427158" w:rsidRDefault="00427158" w:rsidP="00427158">
      <w:r>
        <w:t xml:space="preserve">1-Encrypt data with initial key </w:t>
      </w:r>
      <w:r>
        <w:br/>
        <w:t>2-Start timer</w:t>
      </w:r>
      <w:r>
        <w:br/>
        <w:t>3-Generate key and encrypt original data (parallelization may occur from here)</w:t>
      </w:r>
      <w:r>
        <w:br/>
        <w:t>4-Test to see if newly generated encrypted data is equal too the original</w:t>
      </w:r>
      <w:r>
        <w:br/>
        <w:t>5-If there is a match stop timer and display key used</w:t>
      </w:r>
    </w:p>
    <w:p w14:paraId="76FAB25B" w14:textId="77777777" w:rsidR="00C77861" w:rsidRPr="00C77861" w:rsidRDefault="00C77861" w:rsidP="00C77861"/>
    <w:p w14:paraId="745ED83B" w14:textId="0A994E9D" w:rsidR="00C77861" w:rsidRDefault="00C77861" w:rsidP="00C77861">
      <w:pPr>
        <w:pStyle w:val="Heading2"/>
      </w:pPr>
      <w:bookmarkStart w:id="2" w:name="_Toc531821159"/>
      <w:r>
        <w:t>Environment and background</w:t>
      </w:r>
      <w:bookmarkEnd w:id="2"/>
      <w:r>
        <w:t xml:space="preserve"> </w:t>
      </w:r>
    </w:p>
    <w:p w14:paraId="366992C2" w14:textId="0B2FFF63" w:rsidR="00C77861" w:rsidRDefault="00C77861" w:rsidP="00C77861"/>
    <w:p w14:paraId="4B652373" w14:textId="4852B1E0" w:rsidR="00C77861" w:rsidRDefault="00C77861" w:rsidP="00C77861">
      <w:r>
        <w:t xml:space="preserve">For this assignment work was completed on a laptop containing a mobile Intel I 7700hq, 8GB of ddr4 </w:t>
      </w:r>
      <w:r w:rsidR="00CD79A0">
        <w:t>am using a USB 3.0 (type c) Samsung SSD</w:t>
      </w:r>
      <w:r>
        <w:t xml:space="preserve">. The work was done inside an Ubuntu 18.04.1 LTS virtual machine. </w:t>
      </w:r>
      <w:r w:rsidR="005713AC">
        <w:br/>
        <w:t xml:space="preserve">This is bought to attention as the nature of this system gives serious limitations to the testing of this software. </w:t>
      </w:r>
    </w:p>
    <w:p w14:paraId="3128F277" w14:textId="7EC58D28" w:rsidR="005713AC" w:rsidRDefault="005713AC" w:rsidP="005713AC">
      <w:pPr>
        <w:pStyle w:val="Heading3"/>
      </w:pPr>
      <w:bookmarkStart w:id="3" w:name="_Toc531821160"/>
      <w:r>
        <w:t>Hardware</w:t>
      </w:r>
      <w:bookmarkEnd w:id="3"/>
      <w:r>
        <w:t xml:space="preserve"> </w:t>
      </w:r>
    </w:p>
    <w:p w14:paraId="208946B4" w14:textId="6B9B90DC" w:rsidR="005713AC" w:rsidRDefault="00CD79A0" w:rsidP="005713AC">
      <w:r>
        <w:t>The I7 7700hq CPU</w:t>
      </w:r>
      <w:r w:rsidR="005713AC">
        <w:t xml:space="preserve"> used inside this laptop is a mobile variant and therefore contains features designed to keep power consumption to a minimum, these include scaling of core frequency on a core by core basis, depending on workload and background </w:t>
      </w:r>
      <w:r w:rsidR="005823EE">
        <w:t>tasks. This</w:t>
      </w:r>
      <w:r w:rsidR="005713AC">
        <w:t xml:space="preserve"> could easily </w:t>
      </w:r>
      <w:r w:rsidR="005823EE">
        <w:t>affect</w:t>
      </w:r>
      <w:r w:rsidR="005713AC">
        <w:t xml:space="preserve"> the outcome of tests being performed. </w:t>
      </w:r>
      <w:r w:rsidR="005823EE">
        <w:t>Furthermore,</w:t>
      </w:r>
      <w:r w:rsidR="005713AC">
        <w:t xml:space="preserve"> the operating environment is located on an external drive, due to the polling nature of external USB drives this can again introduce unwanted variance in testing</w:t>
      </w:r>
      <w:r w:rsidR="006E3B12">
        <w:t xml:space="preserve"> (though in practice this should be minimal due to the program running from Ram)</w:t>
      </w:r>
      <w:r w:rsidR="005713AC">
        <w:t>.</w:t>
      </w:r>
    </w:p>
    <w:p w14:paraId="48F0DC1F" w14:textId="77777777" w:rsidR="005713AC" w:rsidRDefault="005713AC" w:rsidP="005713AC">
      <w:pPr>
        <w:pStyle w:val="Heading3"/>
      </w:pPr>
      <w:bookmarkStart w:id="4" w:name="_Toc531821161"/>
      <w:r>
        <w:t>Software</w:t>
      </w:r>
      <w:bookmarkEnd w:id="4"/>
    </w:p>
    <w:p w14:paraId="7BC541FF" w14:textId="3F3C42CF" w:rsidR="005713AC" w:rsidRDefault="00EB2C38" w:rsidP="00EB2C38">
      <w:r>
        <w:t xml:space="preserve">As </w:t>
      </w:r>
      <w:r w:rsidR="005823EE">
        <w:t>mentioned,</w:t>
      </w:r>
      <w:r>
        <w:t xml:space="preserve"> the operating environment was Ubuntu 18.04.1 LTS running in a virtualized environment in this case the host machine is running Windows 10. This is noteworthy as even using Intel’s VT technology</w:t>
      </w:r>
      <w:r w:rsidR="00E942C1">
        <w:fldChar w:fldCharType="begin"/>
      </w:r>
      <w:r w:rsidR="00E942C1">
        <w:instrText>ADDIN RW.CITE{{18 Intel [No Information]}}</w:instrText>
      </w:r>
      <w:r w:rsidR="00E942C1">
        <w:fldChar w:fldCharType="separate"/>
      </w:r>
      <w:r w:rsidR="00E942C1" w:rsidRPr="00E942C1">
        <w:rPr>
          <w:rFonts w:ascii="Calibri" w:hAnsi="Calibri" w:cs="Calibri"/>
          <w:bCs/>
        </w:rPr>
        <w:t>(Intel, )</w:t>
      </w:r>
      <w:r w:rsidR="00E942C1">
        <w:fldChar w:fldCharType="end"/>
      </w:r>
      <w:r>
        <w:t xml:space="preserve"> there will be some disconnect between threads inside the virtual machine and their mapping to hardware threads, this is due to potential blocking from the host operating system.</w:t>
      </w:r>
    </w:p>
    <w:p w14:paraId="0CF2C4C5" w14:textId="4EF0638E" w:rsidR="006E3B12" w:rsidRDefault="00CD79A0" w:rsidP="00CD79A0">
      <w:pPr>
        <w:pStyle w:val="Heading3"/>
      </w:pPr>
      <w:bookmarkStart w:id="5" w:name="_Toc531821162"/>
      <w:r>
        <w:t>The Cluster</w:t>
      </w:r>
      <w:bookmarkEnd w:id="5"/>
    </w:p>
    <w:p w14:paraId="5F89EC66" w14:textId="0831CEEF" w:rsidR="006E3B12" w:rsidRDefault="006E3B12" w:rsidP="00EB2C38">
      <w:r>
        <w:t>For these reasons the system the software was developed on is no</w:t>
      </w:r>
      <w:r w:rsidR="002A28FC">
        <w:t>t</w:t>
      </w:r>
      <w:r>
        <w:t xml:space="preserve"> ideally suited to performance testing, </w:t>
      </w:r>
      <w:proofErr w:type="gramStart"/>
      <w:r>
        <w:t>luckily</w:t>
      </w:r>
      <w:proofErr w:type="gramEnd"/>
      <w:r>
        <w:t xml:space="preserve"> we have a solution for this – the cluster. </w:t>
      </w:r>
    </w:p>
    <w:p w14:paraId="7590C8CA" w14:textId="62A765F8" w:rsidR="00C81860" w:rsidRDefault="006E3B12" w:rsidP="00EB2C38">
      <w:r>
        <w:t xml:space="preserve">Using the commands ‘lscpu’ and ‘lshw’ from the terminal (at this point we have used </w:t>
      </w:r>
      <w:r w:rsidR="005823EE">
        <w:t>SSH</w:t>
      </w:r>
      <w:r>
        <w:t xml:space="preserve"> to connect to the cluster computer) we can view hardware information for the system. The system is outfitted with an </w:t>
      </w:r>
      <w:r>
        <w:lastRenderedPageBreak/>
        <w:t xml:space="preserve">Intel Xeon E3-1220 </w:t>
      </w:r>
      <w:r w:rsidR="00CD79A0">
        <w:t>CPU</w:t>
      </w:r>
      <w:r>
        <w:t xml:space="preserve"> and 64GB of ram. This </w:t>
      </w:r>
      <w:r w:rsidR="00CD79A0">
        <w:t>CPU</w:t>
      </w:r>
      <w:r>
        <w:t xml:space="preserve"> is in some ways slower than that of the development system as it has only 4 available </w:t>
      </w:r>
      <w:r w:rsidR="00C81860">
        <w:t xml:space="preserve">cores without the </w:t>
      </w:r>
      <w:r w:rsidR="002A28FC">
        <w:t>H</w:t>
      </w:r>
      <w:r w:rsidR="00C81860">
        <w:t>yper</w:t>
      </w:r>
      <w:r w:rsidR="002A28FC">
        <w:t>-T</w:t>
      </w:r>
      <w:r w:rsidR="00C81860">
        <w:t xml:space="preserve">hreading available on the 7700hq, but in practice is likely to give better results as its power saving features are less aggressive and its thermal solution will allow running at high frequencies for long periods of time without thermal throttling. The RAM used will also help results as though it is likely to work at a lower frequency (this information is not easily available) </w:t>
      </w:r>
      <w:r w:rsidR="00CD79A0">
        <w:t>it is likely running in dual channel more providing basically twice the available bandwidth, this in turn should prevent the program having to wait for RAM access.</w:t>
      </w:r>
    </w:p>
    <w:p w14:paraId="218EE911" w14:textId="77777777" w:rsidR="00E133BB" w:rsidRDefault="00E133BB" w:rsidP="00EB2C38"/>
    <w:p w14:paraId="682C2AD8" w14:textId="77777777" w:rsidR="00E133BB" w:rsidRDefault="00E133BB" w:rsidP="00EB2C38">
      <w:bookmarkStart w:id="6" w:name="_GoBack"/>
      <w:bookmarkEnd w:id="6"/>
    </w:p>
    <w:p w14:paraId="6D796661" w14:textId="36E6006D" w:rsidR="00E133BB" w:rsidRDefault="00CD79A0" w:rsidP="00EB2C38">
      <w:r>
        <w:t xml:space="preserve">The software used on the cluster is a native version of Ubuntu Linux and as such should provide an even testing environment for all tests. </w:t>
      </w:r>
      <w:r w:rsidR="00AE6279">
        <w:t xml:space="preserve">All versions of the program were copied to the cluster using a script containing an ‘rsync’ command and then compiled using the included makefile giving the following result </w:t>
      </w:r>
      <w:r w:rsidR="00E133BB">
        <w:t>–</w:t>
      </w:r>
      <w:r w:rsidR="00AE6279">
        <w:t xml:space="preserve"> </w:t>
      </w:r>
    </w:p>
    <w:p w14:paraId="56695459" w14:textId="017480AF" w:rsidR="00CD79A0" w:rsidRDefault="00AE6279" w:rsidP="00EB2C38">
      <w:r>
        <w:rPr>
          <w:noProof/>
          <w:lang w:val="en-GB" w:eastAsia="en-GB"/>
        </w:rPr>
        <w:drawing>
          <wp:inline distT="0" distB="0" distL="0" distR="0" wp14:anchorId="3F9CB957" wp14:editId="26C016BF">
            <wp:extent cx="6382389" cy="213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iled.png"/>
                    <pic:cNvPicPr/>
                  </pic:nvPicPr>
                  <pic:blipFill>
                    <a:blip r:embed="rId5">
                      <a:extLst>
                        <a:ext uri="{28A0092B-C50C-407E-A947-70E740481C1C}">
                          <a14:useLocalDpi xmlns:a14="http://schemas.microsoft.com/office/drawing/2010/main" val="0"/>
                        </a:ext>
                      </a:extLst>
                    </a:blip>
                    <a:stretch>
                      <a:fillRect/>
                    </a:stretch>
                  </pic:blipFill>
                  <pic:spPr>
                    <a:xfrm>
                      <a:off x="0" y="0"/>
                      <a:ext cx="6449153" cy="2155919"/>
                    </a:xfrm>
                    <a:prstGeom prst="rect">
                      <a:avLst/>
                    </a:prstGeom>
                  </pic:spPr>
                </pic:pic>
              </a:graphicData>
            </a:graphic>
          </wp:inline>
        </w:drawing>
      </w:r>
    </w:p>
    <w:p w14:paraId="7AF4BF07" w14:textId="77777777" w:rsidR="00DF7F6D" w:rsidRDefault="00DF7F6D" w:rsidP="00EB2C38"/>
    <w:p w14:paraId="0CAE75B9" w14:textId="339E080C" w:rsidR="00CD79A0" w:rsidRDefault="00CD79A0" w:rsidP="00BD63BE">
      <w:pPr>
        <w:pStyle w:val="Heading1"/>
      </w:pPr>
      <w:bookmarkStart w:id="7" w:name="_Toc531821163"/>
      <w:r>
        <w:t>Testing methodology</w:t>
      </w:r>
      <w:bookmarkEnd w:id="7"/>
      <w:r>
        <w:t xml:space="preserve"> </w:t>
      </w:r>
    </w:p>
    <w:p w14:paraId="50A7789E" w14:textId="43CB3172" w:rsidR="00CD79A0" w:rsidRDefault="00CD79A0" w:rsidP="00CD79A0"/>
    <w:p w14:paraId="6534B967" w14:textId="4715F071" w:rsidR="00CD79A0" w:rsidRDefault="00DF7F6D" w:rsidP="00CD79A0">
      <w:r>
        <w:t xml:space="preserve">Each of the programs will be tested on the cluster multiple times and an average will be taken to give a result. Each of the programs use a different method to compute the workload these are as follows – </w:t>
      </w:r>
    </w:p>
    <w:p w14:paraId="38BFECE4" w14:textId="09F6A891" w:rsidR="00DF7F6D" w:rsidRDefault="00DF7F6D" w:rsidP="00CD79A0">
      <w:r>
        <w:t xml:space="preserve">9-1final.c </w:t>
      </w:r>
      <w:r>
        <w:tab/>
        <w:t xml:space="preserve">- </w:t>
      </w:r>
      <w:r>
        <w:tab/>
        <w:t xml:space="preserve">serial (single thread OpenMP set to single thread) </w:t>
      </w:r>
    </w:p>
    <w:p w14:paraId="08160F07" w14:textId="77777777" w:rsidR="00DF7F6D" w:rsidRDefault="00DF7F6D" w:rsidP="00CD79A0">
      <w:r>
        <w:t>9-2final.c</w:t>
      </w:r>
      <w:r>
        <w:tab/>
        <w:t>-</w:t>
      </w:r>
      <w:r>
        <w:tab/>
        <w:t>two threads using OpenMP to parallelize</w:t>
      </w:r>
    </w:p>
    <w:p w14:paraId="64DD5EB7" w14:textId="77777777" w:rsidR="00DF7F6D" w:rsidRDefault="00DF7F6D" w:rsidP="00CD79A0">
      <w:r>
        <w:t>9-5final.c</w:t>
      </w:r>
      <w:r>
        <w:tab/>
        <w:t>-</w:t>
      </w:r>
      <w:r>
        <w:tab/>
        <w:t xml:space="preserve">five threads using OpenMP to parallelize </w:t>
      </w:r>
    </w:p>
    <w:p w14:paraId="1589DE55" w14:textId="469CD6B8" w:rsidR="00DF7F6D" w:rsidRDefault="007D461C" w:rsidP="00CD79A0">
      <w:r>
        <w:t>10-1final.c</w:t>
      </w:r>
      <w:r>
        <w:tab/>
        <w:t>-</w:t>
      </w:r>
      <w:r>
        <w:tab/>
        <w:t xml:space="preserve">single thread workload but run 5 times in parallel </w:t>
      </w:r>
      <w:r w:rsidR="00DF7F6D">
        <w:t xml:space="preserve"> </w:t>
      </w:r>
    </w:p>
    <w:p w14:paraId="1BB26882" w14:textId="0375FE42" w:rsidR="00DF7F6D" w:rsidRDefault="00DF7F6D" w:rsidP="00CD79A0">
      <w:r>
        <w:t>10-2final.c</w:t>
      </w:r>
      <w:r>
        <w:tab/>
        <w:t>-</w:t>
      </w:r>
      <w:r>
        <w:tab/>
        <w:t xml:space="preserve">two threads using MPI set to 2 threads </w:t>
      </w:r>
    </w:p>
    <w:p w14:paraId="7ADB8376" w14:textId="2C7A5ABB" w:rsidR="00DF7F6D" w:rsidRDefault="00DF7F6D" w:rsidP="00CD79A0">
      <w:r>
        <w:t>10-5final.c</w:t>
      </w:r>
      <w:r>
        <w:tab/>
        <w:t>-</w:t>
      </w:r>
      <w:r>
        <w:tab/>
        <w:t xml:space="preserve">five threads using MPI set to 5 threads </w:t>
      </w:r>
    </w:p>
    <w:p w14:paraId="6F491392" w14:textId="73EB27FB" w:rsidR="00F052C7" w:rsidRDefault="00DF7F6D" w:rsidP="00CD79A0">
      <w:r>
        <w:lastRenderedPageBreak/>
        <w:t xml:space="preserve">Each of these tests will be run 10 times the results added together and divided by 10 to give </w:t>
      </w:r>
      <w:proofErr w:type="gramStart"/>
      <w:r>
        <w:t>a final result</w:t>
      </w:r>
      <w:proofErr w:type="gramEnd"/>
      <w:r w:rsidR="00BD63BE">
        <w:t xml:space="preserve"> from which conclusions will be drawn. </w:t>
      </w:r>
    </w:p>
    <w:p w14:paraId="40FE0A4B" w14:textId="3EA8C10C" w:rsidR="00F052C7" w:rsidRDefault="00F052C7" w:rsidP="00F052C7">
      <w:pPr>
        <w:pStyle w:val="Heading2"/>
      </w:pPr>
      <w:bookmarkStart w:id="8" w:name="_Toc531821164"/>
      <w:r>
        <w:t>Random number</w:t>
      </w:r>
      <w:bookmarkEnd w:id="8"/>
    </w:p>
    <w:p w14:paraId="6B02C5E5" w14:textId="77777777" w:rsidR="00F052C7" w:rsidRPr="00F052C7" w:rsidRDefault="00F052C7" w:rsidP="00F052C7"/>
    <w:p w14:paraId="4534C589" w14:textId="5D58EF5B" w:rsidR="00E133BB" w:rsidRDefault="00AE6279" w:rsidP="00CD79A0">
      <w:r>
        <w:t>All programs contain the same hard coded key to find, this key has been limited as mentioned in the logbook. The key is 16 characters long but to save on compute time the first and last five characters are set to the ‘#’ character and the center 6 characters to number 0-</w:t>
      </w:r>
      <w:r w:rsidR="005823EE">
        <w:t>9,</w:t>
      </w:r>
      <w:r>
        <w:t xml:space="preserve"> this gives us 10^6 or one million possibilities. To provide a fair test a random key was generated using Googles random number generator with a scope of 0 – 999999</w:t>
      </w:r>
      <w:r w:rsidR="00E133BB">
        <w:t xml:space="preserve">. </w:t>
      </w:r>
    </w:p>
    <w:p w14:paraId="0D0892ED" w14:textId="148AE8CC" w:rsidR="00E133BB" w:rsidRDefault="00E133BB" w:rsidP="00CD79A0">
      <w:r>
        <w:t>The number as chosen by Google was 747065 as seen below –</w:t>
      </w:r>
    </w:p>
    <w:p w14:paraId="30118D49" w14:textId="77777777" w:rsidR="00E133BB" w:rsidRDefault="00E133BB" w:rsidP="00CD79A0"/>
    <w:p w14:paraId="34D329BD" w14:textId="75E26550" w:rsidR="00E133BB" w:rsidRDefault="00E133BB" w:rsidP="00E133BB">
      <w:pPr>
        <w:jc w:val="center"/>
      </w:pPr>
      <w:r>
        <w:rPr>
          <w:noProof/>
          <w:lang w:val="en-GB" w:eastAsia="en-GB"/>
        </w:rPr>
        <w:drawing>
          <wp:inline distT="0" distB="0" distL="0" distR="0" wp14:anchorId="7CC3EC37" wp14:editId="56DAF66C">
            <wp:extent cx="5463540" cy="292147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ndom number.png"/>
                    <pic:cNvPicPr/>
                  </pic:nvPicPr>
                  <pic:blipFill>
                    <a:blip r:embed="rId6">
                      <a:extLst>
                        <a:ext uri="{28A0092B-C50C-407E-A947-70E740481C1C}">
                          <a14:useLocalDpi xmlns:a14="http://schemas.microsoft.com/office/drawing/2010/main" val="0"/>
                        </a:ext>
                      </a:extLst>
                    </a:blip>
                    <a:stretch>
                      <a:fillRect/>
                    </a:stretch>
                  </pic:blipFill>
                  <pic:spPr>
                    <a:xfrm>
                      <a:off x="0" y="0"/>
                      <a:ext cx="5835556" cy="3120400"/>
                    </a:xfrm>
                    <a:prstGeom prst="rect">
                      <a:avLst/>
                    </a:prstGeom>
                  </pic:spPr>
                </pic:pic>
              </a:graphicData>
            </a:graphic>
          </wp:inline>
        </w:drawing>
      </w:r>
    </w:p>
    <w:p w14:paraId="09559EAF" w14:textId="34B5535A" w:rsidR="00F052C7" w:rsidRDefault="00F052C7" w:rsidP="00E133BB">
      <w:pPr>
        <w:jc w:val="center"/>
      </w:pPr>
    </w:p>
    <w:p w14:paraId="2B4B6AE1" w14:textId="7471C76C" w:rsidR="00F052C7" w:rsidRDefault="00F052C7" w:rsidP="00F052C7">
      <w:pPr>
        <w:pStyle w:val="Heading1"/>
      </w:pPr>
      <w:bookmarkStart w:id="9" w:name="_Toc531821165"/>
      <w:r>
        <w:t>Results</w:t>
      </w:r>
      <w:bookmarkEnd w:id="9"/>
      <w:r>
        <w:t xml:space="preserve"> </w:t>
      </w:r>
    </w:p>
    <w:p w14:paraId="4BFC799D" w14:textId="2FD24DC9" w:rsidR="00F052C7" w:rsidRDefault="00F052C7" w:rsidP="00F052C7"/>
    <w:p w14:paraId="79D9D513" w14:textId="292C6D72" w:rsidR="00F052C7" w:rsidRDefault="00F052C7" w:rsidP="00F052C7">
      <w:r>
        <w:t xml:space="preserve">With all tests completed the data has been put into the following table – </w:t>
      </w:r>
      <w:r>
        <w:br/>
        <w:t>Notes all results are in seconds.</w:t>
      </w:r>
    </w:p>
    <w:p w14:paraId="286F6A95" w14:textId="5558AA7F" w:rsidR="00427158" w:rsidRDefault="00427158" w:rsidP="00F052C7"/>
    <w:p w14:paraId="4591B835" w14:textId="53AB563B" w:rsidR="00427158" w:rsidRDefault="00427158" w:rsidP="00F052C7"/>
    <w:p w14:paraId="6F18006D" w14:textId="29AA3D68" w:rsidR="00427158" w:rsidRDefault="00427158" w:rsidP="00F052C7"/>
    <w:p w14:paraId="030285BE" w14:textId="77777777" w:rsidR="00427158" w:rsidRDefault="00427158" w:rsidP="00F052C7"/>
    <w:p w14:paraId="3E0435EB" w14:textId="7F1032E5" w:rsidR="00FB7DA0" w:rsidRDefault="00FB7DA0" w:rsidP="00FB7DA0">
      <w:pPr>
        <w:pStyle w:val="Heading2"/>
      </w:pPr>
      <w:bookmarkStart w:id="10" w:name="_Toc531821166"/>
      <w:r>
        <w:lastRenderedPageBreak/>
        <w:t>Table</w:t>
      </w:r>
      <w:bookmarkEnd w:id="10"/>
    </w:p>
    <w:p w14:paraId="2B7D87AF" w14:textId="77777777" w:rsidR="00FB7DA0" w:rsidRPr="00FB7DA0" w:rsidRDefault="00FB7DA0" w:rsidP="00FB7DA0"/>
    <w:tbl>
      <w:tblPr>
        <w:tblStyle w:val="TableGrid"/>
        <w:tblW w:w="0" w:type="auto"/>
        <w:jc w:val="center"/>
        <w:tblLook w:val="04A0" w:firstRow="1" w:lastRow="0" w:firstColumn="1" w:lastColumn="0" w:noHBand="0" w:noVBand="1"/>
      </w:tblPr>
      <w:tblGrid>
        <w:gridCol w:w="1017"/>
        <w:gridCol w:w="1056"/>
        <w:gridCol w:w="1056"/>
        <w:gridCol w:w="1056"/>
        <w:gridCol w:w="1056"/>
        <w:gridCol w:w="1056"/>
        <w:gridCol w:w="1056"/>
      </w:tblGrid>
      <w:tr w:rsidR="00F052C7" w:rsidRPr="00F052C7" w14:paraId="222C15C3" w14:textId="77777777" w:rsidTr="00F052C7">
        <w:trPr>
          <w:trHeight w:val="300"/>
          <w:jc w:val="center"/>
        </w:trPr>
        <w:tc>
          <w:tcPr>
            <w:tcW w:w="960" w:type="dxa"/>
            <w:noWrap/>
            <w:hideMark/>
          </w:tcPr>
          <w:p w14:paraId="3A5A5D94" w14:textId="77777777" w:rsidR="00F052C7" w:rsidRPr="00F052C7" w:rsidRDefault="00F052C7" w:rsidP="00F052C7">
            <w:pPr>
              <w:jc w:val="center"/>
              <w:rPr>
                <w:b/>
              </w:rPr>
            </w:pPr>
            <w:r w:rsidRPr="00F052C7">
              <w:rPr>
                <w:b/>
              </w:rPr>
              <w:t>Run</w:t>
            </w:r>
          </w:p>
        </w:tc>
        <w:tc>
          <w:tcPr>
            <w:tcW w:w="960" w:type="dxa"/>
            <w:noWrap/>
            <w:hideMark/>
          </w:tcPr>
          <w:p w14:paraId="37C4CFC8" w14:textId="77777777" w:rsidR="00F052C7" w:rsidRPr="00F052C7" w:rsidRDefault="00F052C7" w:rsidP="00F052C7">
            <w:pPr>
              <w:jc w:val="center"/>
              <w:rPr>
                <w:b/>
              </w:rPr>
            </w:pPr>
            <w:r w:rsidRPr="00F052C7">
              <w:rPr>
                <w:b/>
              </w:rPr>
              <w:t>final9-1</w:t>
            </w:r>
          </w:p>
        </w:tc>
        <w:tc>
          <w:tcPr>
            <w:tcW w:w="960" w:type="dxa"/>
            <w:noWrap/>
            <w:hideMark/>
          </w:tcPr>
          <w:p w14:paraId="1463FD68" w14:textId="77777777" w:rsidR="00F052C7" w:rsidRPr="00F052C7" w:rsidRDefault="00F052C7" w:rsidP="00F052C7">
            <w:pPr>
              <w:jc w:val="center"/>
              <w:rPr>
                <w:b/>
              </w:rPr>
            </w:pPr>
            <w:r w:rsidRPr="00F052C7">
              <w:rPr>
                <w:b/>
              </w:rPr>
              <w:t>final9-2</w:t>
            </w:r>
          </w:p>
        </w:tc>
        <w:tc>
          <w:tcPr>
            <w:tcW w:w="960" w:type="dxa"/>
            <w:noWrap/>
            <w:hideMark/>
          </w:tcPr>
          <w:p w14:paraId="5AFD38C6" w14:textId="77777777" w:rsidR="00F052C7" w:rsidRPr="00F052C7" w:rsidRDefault="00F052C7" w:rsidP="00F052C7">
            <w:pPr>
              <w:jc w:val="center"/>
              <w:rPr>
                <w:b/>
              </w:rPr>
            </w:pPr>
            <w:r w:rsidRPr="00F052C7">
              <w:rPr>
                <w:b/>
              </w:rPr>
              <w:t>final9-5</w:t>
            </w:r>
          </w:p>
        </w:tc>
        <w:tc>
          <w:tcPr>
            <w:tcW w:w="960" w:type="dxa"/>
            <w:noWrap/>
            <w:hideMark/>
          </w:tcPr>
          <w:p w14:paraId="3F77F466" w14:textId="77777777" w:rsidR="00F052C7" w:rsidRPr="00F052C7" w:rsidRDefault="00F052C7" w:rsidP="00F052C7">
            <w:pPr>
              <w:jc w:val="center"/>
              <w:rPr>
                <w:b/>
              </w:rPr>
            </w:pPr>
            <w:r w:rsidRPr="00F052C7">
              <w:rPr>
                <w:b/>
              </w:rPr>
              <w:t>final10-1</w:t>
            </w:r>
          </w:p>
        </w:tc>
        <w:tc>
          <w:tcPr>
            <w:tcW w:w="960" w:type="dxa"/>
            <w:noWrap/>
            <w:hideMark/>
          </w:tcPr>
          <w:p w14:paraId="77E7B92E" w14:textId="77777777" w:rsidR="00F052C7" w:rsidRPr="00F052C7" w:rsidRDefault="00F052C7" w:rsidP="00F052C7">
            <w:pPr>
              <w:jc w:val="center"/>
              <w:rPr>
                <w:b/>
              </w:rPr>
            </w:pPr>
            <w:r w:rsidRPr="00F052C7">
              <w:rPr>
                <w:b/>
              </w:rPr>
              <w:t>final10-2</w:t>
            </w:r>
          </w:p>
        </w:tc>
        <w:tc>
          <w:tcPr>
            <w:tcW w:w="960" w:type="dxa"/>
            <w:noWrap/>
            <w:hideMark/>
          </w:tcPr>
          <w:p w14:paraId="0FB80888" w14:textId="77777777" w:rsidR="00F052C7" w:rsidRPr="00F052C7" w:rsidRDefault="00F052C7" w:rsidP="00F052C7">
            <w:pPr>
              <w:jc w:val="center"/>
              <w:rPr>
                <w:b/>
              </w:rPr>
            </w:pPr>
            <w:r w:rsidRPr="00F052C7">
              <w:rPr>
                <w:b/>
              </w:rPr>
              <w:t>final10-5</w:t>
            </w:r>
          </w:p>
        </w:tc>
      </w:tr>
      <w:tr w:rsidR="00F052C7" w:rsidRPr="00F052C7" w14:paraId="6A22634E" w14:textId="77777777" w:rsidTr="00F052C7">
        <w:trPr>
          <w:trHeight w:val="300"/>
          <w:jc w:val="center"/>
        </w:trPr>
        <w:tc>
          <w:tcPr>
            <w:tcW w:w="960" w:type="dxa"/>
            <w:noWrap/>
            <w:hideMark/>
          </w:tcPr>
          <w:p w14:paraId="104B90D7" w14:textId="77777777" w:rsidR="00F052C7" w:rsidRPr="00F052C7" w:rsidRDefault="00F052C7" w:rsidP="00F052C7">
            <w:pPr>
              <w:jc w:val="center"/>
              <w:rPr>
                <w:b/>
              </w:rPr>
            </w:pPr>
            <w:r w:rsidRPr="00F052C7">
              <w:rPr>
                <w:b/>
              </w:rPr>
              <w:t>1</w:t>
            </w:r>
          </w:p>
        </w:tc>
        <w:tc>
          <w:tcPr>
            <w:tcW w:w="960" w:type="dxa"/>
            <w:noWrap/>
            <w:hideMark/>
          </w:tcPr>
          <w:p w14:paraId="3E004805" w14:textId="77777777" w:rsidR="00F052C7" w:rsidRPr="00F052C7" w:rsidRDefault="00F052C7" w:rsidP="00F052C7">
            <w:pPr>
              <w:jc w:val="center"/>
            </w:pPr>
            <w:r w:rsidRPr="00F052C7">
              <w:t>0.161577</w:t>
            </w:r>
          </w:p>
        </w:tc>
        <w:tc>
          <w:tcPr>
            <w:tcW w:w="960" w:type="dxa"/>
            <w:noWrap/>
            <w:hideMark/>
          </w:tcPr>
          <w:p w14:paraId="2BD7BF56" w14:textId="77777777" w:rsidR="00F052C7" w:rsidRPr="00F052C7" w:rsidRDefault="00F052C7" w:rsidP="00F052C7">
            <w:pPr>
              <w:jc w:val="center"/>
            </w:pPr>
            <w:r w:rsidRPr="00F052C7">
              <w:t>0.076907</w:t>
            </w:r>
          </w:p>
        </w:tc>
        <w:tc>
          <w:tcPr>
            <w:tcW w:w="960" w:type="dxa"/>
            <w:noWrap/>
            <w:hideMark/>
          </w:tcPr>
          <w:p w14:paraId="0ED3FFB7" w14:textId="77777777" w:rsidR="00F052C7" w:rsidRPr="00F052C7" w:rsidRDefault="00F052C7" w:rsidP="00F052C7">
            <w:pPr>
              <w:jc w:val="center"/>
            </w:pPr>
            <w:r w:rsidRPr="00F052C7">
              <w:t>0.053055</w:t>
            </w:r>
          </w:p>
        </w:tc>
        <w:tc>
          <w:tcPr>
            <w:tcW w:w="960" w:type="dxa"/>
            <w:noWrap/>
            <w:hideMark/>
          </w:tcPr>
          <w:p w14:paraId="7605CF2B" w14:textId="77777777" w:rsidR="00F052C7" w:rsidRPr="00F052C7" w:rsidRDefault="00F052C7" w:rsidP="00F052C7">
            <w:pPr>
              <w:jc w:val="center"/>
            </w:pPr>
            <w:r w:rsidRPr="00F052C7">
              <w:t>0.168064</w:t>
            </w:r>
          </w:p>
        </w:tc>
        <w:tc>
          <w:tcPr>
            <w:tcW w:w="960" w:type="dxa"/>
            <w:noWrap/>
            <w:hideMark/>
          </w:tcPr>
          <w:p w14:paraId="57E98D98" w14:textId="77777777" w:rsidR="00F052C7" w:rsidRPr="00F052C7" w:rsidRDefault="00F052C7" w:rsidP="00F052C7">
            <w:pPr>
              <w:jc w:val="center"/>
            </w:pPr>
            <w:r w:rsidRPr="00F052C7">
              <w:t>0.08547</w:t>
            </w:r>
          </w:p>
        </w:tc>
        <w:tc>
          <w:tcPr>
            <w:tcW w:w="960" w:type="dxa"/>
            <w:noWrap/>
            <w:hideMark/>
          </w:tcPr>
          <w:p w14:paraId="35E9EC7E" w14:textId="77777777" w:rsidR="00F052C7" w:rsidRPr="00F052C7" w:rsidRDefault="00F052C7" w:rsidP="00F052C7">
            <w:pPr>
              <w:jc w:val="center"/>
            </w:pPr>
            <w:r w:rsidRPr="00F052C7">
              <w:t>0.074754</w:t>
            </w:r>
          </w:p>
        </w:tc>
      </w:tr>
      <w:tr w:rsidR="00F052C7" w:rsidRPr="00F052C7" w14:paraId="10E7F2C5" w14:textId="77777777" w:rsidTr="00F052C7">
        <w:trPr>
          <w:trHeight w:val="300"/>
          <w:jc w:val="center"/>
        </w:trPr>
        <w:tc>
          <w:tcPr>
            <w:tcW w:w="960" w:type="dxa"/>
            <w:noWrap/>
            <w:hideMark/>
          </w:tcPr>
          <w:p w14:paraId="444896C1" w14:textId="77777777" w:rsidR="00F052C7" w:rsidRPr="00F052C7" w:rsidRDefault="00F052C7" w:rsidP="00F052C7">
            <w:pPr>
              <w:jc w:val="center"/>
              <w:rPr>
                <w:b/>
              </w:rPr>
            </w:pPr>
            <w:r w:rsidRPr="00F052C7">
              <w:rPr>
                <w:b/>
              </w:rPr>
              <w:t>2</w:t>
            </w:r>
          </w:p>
        </w:tc>
        <w:tc>
          <w:tcPr>
            <w:tcW w:w="960" w:type="dxa"/>
            <w:noWrap/>
            <w:hideMark/>
          </w:tcPr>
          <w:p w14:paraId="2FCC47C6" w14:textId="77777777" w:rsidR="00F052C7" w:rsidRPr="00F052C7" w:rsidRDefault="00F052C7" w:rsidP="00F052C7">
            <w:pPr>
              <w:jc w:val="center"/>
            </w:pPr>
            <w:r w:rsidRPr="00F052C7">
              <w:t>0.179854</w:t>
            </w:r>
          </w:p>
        </w:tc>
        <w:tc>
          <w:tcPr>
            <w:tcW w:w="960" w:type="dxa"/>
            <w:noWrap/>
            <w:hideMark/>
          </w:tcPr>
          <w:p w14:paraId="4AEA52B7" w14:textId="77777777" w:rsidR="00F052C7" w:rsidRPr="00F052C7" w:rsidRDefault="00F052C7" w:rsidP="00F052C7">
            <w:pPr>
              <w:jc w:val="center"/>
            </w:pPr>
            <w:r w:rsidRPr="00F052C7">
              <w:t>0.08005</w:t>
            </w:r>
          </w:p>
        </w:tc>
        <w:tc>
          <w:tcPr>
            <w:tcW w:w="960" w:type="dxa"/>
            <w:noWrap/>
            <w:hideMark/>
          </w:tcPr>
          <w:p w14:paraId="1A7423E1" w14:textId="77777777" w:rsidR="00F052C7" w:rsidRPr="00F052C7" w:rsidRDefault="00F052C7" w:rsidP="00F052C7">
            <w:pPr>
              <w:jc w:val="center"/>
            </w:pPr>
            <w:r w:rsidRPr="00F052C7">
              <w:t>0.05121</w:t>
            </w:r>
          </w:p>
        </w:tc>
        <w:tc>
          <w:tcPr>
            <w:tcW w:w="960" w:type="dxa"/>
            <w:noWrap/>
            <w:hideMark/>
          </w:tcPr>
          <w:p w14:paraId="749129B4" w14:textId="77777777" w:rsidR="00F052C7" w:rsidRPr="00F052C7" w:rsidRDefault="00F052C7" w:rsidP="00F052C7">
            <w:pPr>
              <w:jc w:val="center"/>
            </w:pPr>
            <w:r w:rsidRPr="00F052C7">
              <w:t>0.166443</w:t>
            </w:r>
          </w:p>
        </w:tc>
        <w:tc>
          <w:tcPr>
            <w:tcW w:w="960" w:type="dxa"/>
            <w:noWrap/>
            <w:hideMark/>
          </w:tcPr>
          <w:p w14:paraId="7FF9DCB7" w14:textId="77777777" w:rsidR="00F052C7" w:rsidRPr="00F052C7" w:rsidRDefault="00F052C7" w:rsidP="00F052C7">
            <w:pPr>
              <w:jc w:val="center"/>
            </w:pPr>
            <w:r w:rsidRPr="00F052C7">
              <w:t>0.08931</w:t>
            </w:r>
          </w:p>
        </w:tc>
        <w:tc>
          <w:tcPr>
            <w:tcW w:w="960" w:type="dxa"/>
            <w:noWrap/>
            <w:hideMark/>
          </w:tcPr>
          <w:p w14:paraId="2F956246" w14:textId="77777777" w:rsidR="00F052C7" w:rsidRPr="00F052C7" w:rsidRDefault="00F052C7" w:rsidP="00F052C7">
            <w:pPr>
              <w:jc w:val="center"/>
            </w:pPr>
            <w:r w:rsidRPr="00F052C7">
              <w:t>0.071252</w:t>
            </w:r>
          </w:p>
        </w:tc>
      </w:tr>
      <w:tr w:rsidR="00F052C7" w:rsidRPr="00F052C7" w14:paraId="66BAC3C7" w14:textId="77777777" w:rsidTr="00F052C7">
        <w:trPr>
          <w:trHeight w:val="300"/>
          <w:jc w:val="center"/>
        </w:trPr>
        <w:tc>
          <w:tcPr>
            <w:tcW w:w="960" w:type="dxa"/>
            <w:noWrap/>
            <w:hideMark/>
          </w:tcPr>
          <w:p w14:paraId="2D593327" w14:textId="77777777" w:rsidR="00F052C7" w:rsidRPr="00F052C7" w:rsidRDefault="00F052C7" w:rsidP="00F052C7">
            <w:pPr>
              <w:jc w:val="center"/>
              <w:rPr>
                <w:b/>
              </w:rPr>
            </w:pPr>
            <w:r w:rsidRPr="00F052C7">
              <w:rPr>
                <w:b/>
              </w:rPr>
              <w:t>3</w:t>
            </w:r>
          </w:p>
        </w:tc>
        <w:tc>
          <w:tcPr>
            <w:tcW w:w="960" w:type="dxa"/>
            <w:noWrap/>
            <w:hideMark/>
          </w:tcPr>
          <w:p w14:paraId="520C32DD" w14:textId="77777777" w:rsidR="00F052C7" w:rsidRPr="00F052C7" w:rsidRDefault="00F052C7" w:rsidP="00F052C7">
            <w:pPr>
              <w:jc w:val="center"/>
            </w:pPr>
            <w:r w:rsidRPr="00F052C7">
              <w:t>0.164947</w:t>
            </w:r>
          </w:p>
        </w:tc>
        <w:tc>
          <w:tcPr>
            <w:tcW w:w="960" w:type="dxa"/>
            <w:noWrap/>
            <w:hideMark/>
          </w:tcPr>
          <w:p w14:paraId="39081E01" w14:textId="77777777" w:rsidR="00F052C7" w:rsidRPr="00F052C7" w:rsidRDefault="00F052C7" w:rsidP="00F052C7">
            <w:pPr>
              <w:jc w:val="center"/>
            </w:pPr>
            <w:r w:rsidRPr="00F052C7">
              <w:t>0.079515</w:t>
            </w:r>
          </w:p>
        </w:tc>
        <w:tc>
          <w:tcPr>
            <w:tcW w:w="960" w:type="dxa"/>
            <w:noWrap/>
            <w:hideMark/>
          </w:tcPr>
          <w:p w14:paraId="0773DE6A" w14:textId="77777777" w:rsidR="00F052C7" w:rsidRPr="00F052C7" w:rsidRDefault="00F052C7" w:rsidP="00F052C7">
            <w:pPr>
              <w:jc w:val="center"/>
            </w:pPr>
            <w:r w:rsidRPr="00F052C7">
              <w:t>0.048836</w:t>
            </w:r>
          </w:p>
        </w:tc>
        <w:tc>
          <w:tcPr>
            <w:tcW w:w="960" w:type="dxa"/>
            <w:noWrap/>
            <w:hideMark/>
          </w:tcPr>
          <w:p w14:paraId="03283804" w14:textId="77777777" w:rsidR="00F052C7" w:rsidRPr="00F052C7" w:rsidRDefault="00F052C7" w:rsidP="00F052C7">
            <w:pPr>
              <w:jc w:val="center"/>
            </w:pPr>
            <w:r w:rsidRPr="00F052C7">
              <w:t>0.169693</w:t>
            </w:r>
          </w:p>
        </w:tc>
        <w:tc>
          <w:tcPr>
            <w:tcW w:w="960" w:type="dxa"/>
            <w:noWrap/>
            <w:hideMark/>
          </w:tcPr>
          <w:p w14:paraId="38F9AB13" w14:textId="77777777" w:rsidR="00F052C7" w:rsidRPr="00F052C7" w:rsidRDefault="00F052C7" w:rsidP="00F052C7">
            <w:pPr>
              <w:jc w:val="center"/>
            </w:pPr>
            <w:r w:rsidRPr="00F052C7">
              <w:t>0.091191</w:t>
            </w:r>
          </w:p>
        </w:tc>
        <w:tc>
          <w:tcPr>
            <w:tcW w:w="960" w:type="dxa"/>
            <w:noWrap/>
            <w:hideMark/>
          </w:tcPr>
          <w:p w14:paraId="5D24C587" w14:textId="77777777" w:rsidR="00F052C7" w:rsidRPr="00F052C7" w:rsidRDefault="00F052C7" w:rsidP="00F052C7">
            <w:pPr>
              <w:jc w:val="center"/>
            </w:pPr>
            <w:r w:rsidRPr="00F052C7">
              <w:t>0.061263</w:t>
            </w:r>
          </w:p>
        </w:tc>
      </w:tr>
      <w:tr w:rsidR="00F052C7" w:rsidRPr="00F052C7" w14:paraId="07C007E6" w14:textId="77777777" w:rsidTr="00F052C7">
        <w:trPr>
          <w:trHeight w:val="300"/>
          <w:jc w:val="center"/>
        </w:trPr>
        <w:tc>
          <w:tcPr>
            <w:tcW w:w="960" w:type="dxa"/>
            <w:noWrap/>
            <w:hideMark/>
          </w:tcPr>
          <w:p w14:paraId="25F58D2D" w14:textId="77777777" w:rsidR="00F052C7" w:rsidRPr="00F052C7" w:rsidRDefault="00F052C7" w:rsidP="00F052C7">
            <w:pPr>
              <w:jc w:val="center"/>
              <w:rPr>
                <w:b/>
              </w:rPr>
            </w:pPr>
            <w:r w:rsidRPr="00F052C7">
              <w:rPr>
                <w:b/>
              </w:rPr>
              <w:t>4</w:t>
            </w:r>
          </w:p>
        </w:tc>
        <w:tc>
          <w:tcPr>
            <w:tcW w:w="960" w:type="dxa"/>
            <w:noWrap/>
            <w:hideMark/>
          </w:tcPr>
          <w:p w14:paraId="5835AFB1" w14:textId="77777777" w:rsidR="00F052C7" w:rsidRPr="00F052C7" w:rsidRDefault="00F052C7" w:rsidP="00F052C7">
            <w:pPr>
              <w:jc w:val="center"/>
            </w:pPr>
            <w:r w:rsidRPr="00F052C7">
              <w:t>0.159618</w:t>
            </w:r>
          </w:p>
        </w:tc>
        <w:tc>
          <w:tcPr>
            <w:tcW w:w="960" w:type="dxa"/>
            <w:noWrap/>
            <w:hideMark/>
          </w:tcPr>
          <w:p w14:paraId="1EA209EC" w14:textId="77777777" w:rsidR="00F052C7" w:rsidRPr="00F052C7" w:rsidRDefault="00F052C7" w:rsidP="00F052C7">
            <w:pPr>
              <w:jc w:val="center"/>
            </w:pPr>
            <w:r w:rsidRPr="00F052C7">
              <w:t>0.07502</w:t>
            </w:r>
          </w:p>
        </w:tc>
        <w:tc>
          <w:tcPr>
            <w:tcW w:w="960" w:type="dxa"/>
            <w:noWrap/>
            <w:hideMark/>
          </w:tcPr>
          <w:p w14:paraId="4963566F" w14:textId="77777777" w:rsidR="00F052C7" w:rsidRPr="00F052C7" w:rsidRDefault="00F052C7" w:rsidP="00F052C7">
            <w:pPr>
              <w:jc w:val="center"/>
            </w:pPr>
            <w:r w:rsidRPr="00F052C7">
              <w:t>0.054747</w:t>
            </w:r>
          </w:p>
        </w:tc>
        <w:tc>
          <w:tcPr>
            <w:tcW w:w="960" w:type="dxa"/>
            <w:noWrap/>
            <w:hideMark/>
          </w:tcPr>
          <w:p w14:paraId="02F7C6E8" w14:textId="77777777" w:rsidR="00F052C7" w:rsidRPr="00F052C7" w:rsidRDefault="00F052C7" w:rsidP="00F052C7">
            <w:pPr>
              <w:jc w:val="center"/>
            </w:pPr>
            <w:r w:rsidRPr="00F052C7">
              <w:t>0.162189</w:t>
            </w:r>
          </w:p>
        </w:tc>
        <w:tc>
          <w:tcPr>
            <w:tcW w:w="960" w:type="dxa"/>
            <w:noWrap/>
            <w:hideMark/>
          </w:tcPr>
          <w:p w14:paraId="769658F1" w14:textId="77777777" w:rsidR="00F052C7" w:rsidRPr="00F052C7" w:rsidRDefault="00F052C7" w:rsidP="00F052C7">
            <w:pPr>
              <w:jc w:val="center"/>
            </w:pPr>
            <w:r w:rsidRPr="00F052C7">
              <w:t>0.091917</w:t>
            </w:r>
          </w:p>
        </w:tc>
        <w:tc>
          <w:tcPr>
            <w:tcW w:w="960" w:type="dxa"/>
            <w:noWrap/>
            <w:hideMark/>
          </w:tcPr>
          <w:p w14:paraId="00DF0B45" w14:textId="77777777" w:rsidR="00F052C7" w:rsidRPr="00F052C7" w:rsidRDefault="00F052C7" w:rsidP="00F052C7">
            <w:pPr>
              <w:jc w:val="center"/>
            </w:pPr>
            <w:r w:rsidRPr="00F052C7">
              <w:t>0.063275</w:t>
            </w:r>
          </w:p>
        </w:tc>
      </w:tr>
      <w:tr w:rsidR="00F052C7" w:rsidRPr="00F052C7" w14:paraId="1DBFE95C" w14:textId="77777777" w:rsidTr="00F052C7">
        <w:trPr>
          <w:trHeight w:val="300"/>
          <w:jc w:val="center"/>
        </w:trPr>
        <w:tc>
          <w:tcPr>
            <w:tcW w:w="960" w:type="dxa"/>
            <w:noWrap/>
            <w:hideMark/>
          </w:tcPr>
          <w:p w14:paraId="6CFBAE03" w14:textId="77777777" w:rsidR="00F052C7" w:rsidRPr="00F052C7" w:rsidRDefault="00F052C7" w:rsidP="00F052C7">
            <w:pPr>
              <w:jc w:val="center"/>
              <w:rPr>
                <w:b/>
              </w:rPr>
            </w:pPr>
            <w:r w:rsidRPr="00F052C7">
              <w:rPr>
                <w:b/>
              </w:rPr>
              <w:t>5</w:t>
            </w:r>
          </w:p>
        </w:tc>
        <w:tc>
          <w:tcPr>
            <w:tcW w:w="960" w:type="dxa"/>
            <w:noWrap/>
            <w:hideMark/>
          </w:tcPr>
          <w:p w14:paraId="0E4F9BEC" w14:textId="77777777" w:rsidR="00F052C7" w:rsidRPr="00F052C7" w:rsidRDefault="00F052C7" w:rsidP="00F052C7">
            <w:pPr>
              <w:jc w:val="center"/>
            </w:pPr>
            <w:r w:rsidRPr="00F052C7">
              <w:t>0.159514</w:t>
            </w:r>
          </w:p>
        </w:tc>
        <w:tc>
          <w:tcPr>
            <w:tcW w:w="960" w:type="dxa"/>
            <w:noWrap/>
            <w:hideMark/>
          </w:tcPr>
          <w:p w14:paraId="1F1D5B1E" w14:textId="77777777" w:rsidR="00F052C7" w:rsidRPr="00F052C7" w:rsidRDefault="00F052C7" w:rsidP="00F052C7">
            <w:pPr>
              <w:jc w:val="center"/>
            </w:pPr>
            <w:r w:rsidRPr="00F052C7">
              <w:t>0.079501</w:t>
            </w:r>
          </w:p>
        </w:tc>
        <w:tc>
          <w:tcPr>
            <w:tcW w:w="960" w:type="dxa"/>
            <w:noWrap/>
            <w:hideMark/>
          </w:tcPr>
          <w:p w14:paraId="443D5215" w14:textId="77777777" w:rsidR="00F052C7" w:rsidRPr="00F052C7" w:rsidRDefault="00F052C7" w:rsidP="00F052C7">
            <w:pPr>
              <w:jc w:val="center"/>
            </w:pPr>
            <w:r w:rsidRPr="00F052C7">
              <w:t>0.08425</w:t>
            </w:r>
          </w:p>
        </w:tc>
        <w:tc>
          <w:tcPr>
            <w:tcW w:w="960" w:type="dxa"/>
            <w:noWrap/>
            <w:hideMark/>
          </w:tcPr>
          <w:p w14:paraId="7F82D4B4" w14:textId="77777777" w:rsidR="00F052C7" w:rsidRPr="00F052C7" w:rsidRDefault="00F052C7" w:rsidP="00F052C7">
            <w:pPr>
              <w:jc w:val="center"/>
            </w:pPr>
            <w:r w:rsidRPr="00F052C7">
              <w:t>0.16643</w:t>
            </w:r>
          </w:p>
        </w:tc>
        <w:tc>
          <w:tcPr>
            <w:tcW w:w="960" w:type="dxa"/>
            <w:noWrap/>
            <w:hideMark/>
          </w:tcPr>
          <w:p w14:paraId="5926FEDE" w14:textId="77777777" w:rsidR="00F052C7" w:rsidRPr="00F052C7" w:rsidRDefault="00F052C7" w:rsidP="00F052C7">
            <w:pPr>
              <w:jc w:val="center"/>
            </w:pPr>
            <w:r w:rsidRPr="00F052C7">
              <w:t>0.088457</w:t>
            </w:r>
          </w:p>
        </w:tc>
        <w:tc>
          <w:tcPr>
            <w:tcW w:w="960" w:type="dxa"/>
            <w:noWrap/>
            <w:hideMark/>
          </w:tcPr>
          <w:p w14:paraId="480C5FB1" w14:textId="77777777" w:rsidR="00F052C7" w:rsidRPr="00F052C7" w:rsidRDefault="00F052C7" w:rsidP="00F052C7">
            <w:pPr>
              <w:jc w:val="center"/>
            </w:pPr>
            <w:r w:rsidRPr="00F052C7">
              <w:t>0.059442</w:t>
            </w:r>
          </w:p>
        </w:tc>
      </w:tr>
      <w:tr w:rsidR="00F052C7" w:rsidRPr="00F052C7" w14:paraId="45017F49" w14:textId="77777777" w:rsidTr="00F052C7">
        <w:trPr>
          <w:trHeight w:val="300"/>
          <w:jc w:val="center"/>
        </w:trPr>
        <w:tc>
          <w:tcPr>
            <w:tcW w:w="960" w:type="dxa"/>
            <w:noWrap/>
            <w:hideMark/>
          </w:tcPr>
          <w:p w14:paraId="66684304" w14:textId="77777777" w:rsidR="00F052C7" w:rsidRPr="00F052C7" w:rsidRDefault="00F052C7" w:rsidP="00F052C7">
            <w:pPr>
              <w:jc w:val="center"/>
              <w:rPr>
                <w:b/>
              </w:rPr>
            </w:pPr>
            <w:r w:rsidRPr="00F052C7">
              <w:rPr>
                <w:b/>
              </w:rPr>
              <w:t>6</w:t>
            </w:r>
          </w:p>
        </w:tc>
        <w:tc>
          <w:tcPr>
            <w:tcW w:w="960" w:type="dxa"/>
            <w:noWrap/>
            <w:hideMark/>
          </w:tcPr>
          <w:p w14:paraId="48DFCD10" w14:textId="77777777" w:rsidR="00F052C7" w:rsidRPr="00F052C7" w:rsidRDefault="00F052C7" w:rsidP="00F052C7">
            <w:pPr>
              <w:jc w:val="center"/>
            </w:pPr>
            <w:r w:rsidRPr="00F052C7">
              <w:t>0.164828</w:t>
            </w:r>
          </w:p>
        </w:tc>
        <w:tc>
          <w:tcPr>
            <w:tcW w:w="960" w:type="dxa"/>
            <w:noWrap/>
            <w:hideMark/>
          </w:tcPr>
          <w:p w14:paraId="4CCACC22" w14:textId="77777777" w:rsidR="00F052C7" w:rsidRPr="00F052C7" w:rsidRDefault="00F052C7" w:rsidP="00F052C7">
            <w:pPr>
              <w:jc w:val="center"/>
            </w:pPr>
            <w:r w:rsidRPr="00F052C7">
              <w:t>0.079147</w:t>
            </w:r>
          </w:p>
        </w:tc>
        <w:tc>
          <w:tcPr>
            <w:tcW w:w="960" w:type="dxa"/>
            <w:noWrap/>
            <w:hideMark/>
          </w:tcPr>
          <w:p w14:paraId="1B060EB8" w14:textId="77777777" w:rsidR="00F052C7" w:rsidRPr="00F052C7" w:rsidRDefault="00F052C7" w:rsidP="00F052C7">
            <w:pPr>
              <w:jc w:val="center"/>
            </w:pPr>
            <w:r w:rsidRPr="00F052C7">
              <w:t>0.057307</w:t>
            </w:r>
          </w:p>
        </w:tc>
        <w:tc>
          <w:tcPr>
            <w:tcW w:w="960" w:type="dxa"/>
            <w:noWrap/>
            <w:hideMark/>
          </w:tcPr>
          <w:p w14:paraId="526F5E91" w14:textId="77777777" w:rsidR="00F052C7" w:rsidRPr="00F052C7" w:rsidRDefault="00F052C7" w:rsidP="00F052C7">
            <w:pPr>
              <w:jc w:val="center"/>
            </w:pPr>
            <w:r w:rsidRPr="00F052C7">
              <w:t>0.16601</w:t>
            </w:r>
          </w:p>
        </w:tc>
        <w:tc>
          <w:tcPr>
            <w:tcW w:w="960" w:type="dxa"/>
            <w:noWrap/>
            <w:hideMark/>
          </w:tcPr>
          <w:p w14:paraId="158BC396" w14:textId="77777777" w:rsidR="00F052C7" w:rsidRPr="00F052C7" w:rsidRDefault="00F052C7" w:rsidP="00F052C7">
            <w:pPr>
              <w:jc w:val="center"/>
            </w:pPr>
            <w:r w:rsidRPr="00F052C7">
              <w:t>0.096991</w:t>
            </w:r>
          </w:p>
        </w:tc>
        <w:tc>
          <w:tcPr>
            <w:tcW w:w="960" w:type="dxa"/>
            <w:noWrap/>
            <w:hideMark/>
          </w:tcPr>
          <w:p w14:paraId="2DDAFBFA" w14:textId="77777777" w:rsidR="00F052C7" w:rsidRPr="00F052C7" w:rsidRDefault="00F052C7" w:rsidP="00F052C7">
            <w:pPr>
              <w:jc w:val="center"/>
            </w:pPr>
            <w:r w:rsidRPr="00F052C7">
              <w:t>0.061397</w:t>
            </w:r>
          </w:p>
        </w:tc>
      </w:tr>
      <w:tr w:rsidR="00F052C7" w:rsidRPr="00F052C7" w14:paraId="7D3BC91F" w14:textId="77777777" w:rsidTr="00F052C7">
        <w:trPr>
          <w:trHeight w:val="300"/>
          <w:jc w:val="center"/>
        </w:trPr>
        <w:tc>
          <w:tcPr>
            <w:tcW w:w="960" w:type="dxa"/>
            <w:noWrap/>
            <w:hideMark/>
          </w:tcPr>
          <w:p w14:paraId="657CE8B6" w14:textId="77777777" w:rsidR="00F052C7" w:rsidRPr="00F052C7" w:rsidRDefault="00F052C7" w:rsidP="00F052C7">
            <w:pPr>
              <w:jc w:val="center"/>
              <w:rPr>
                <w:b/>
              </w:rPr>
            </w:pPr>
            <w:r w:rsidRPr="00F052C7">
              <w:rPr>
                <w:b/>
              </w:rPr>
              <w:t>7</w:t>
            </w:r>
          </w:p>
        </w:tc>
        <w:tc>
          <w:tcPr>
            <w:tcW w:w="960" w:type="dxa"/>
            <w:noWrap/>
            <w:hideMark/>
          </w:tcPr>
          <w:p w14:paraId="03F87C1E" w14:textId="77777777" w:rsidR="00F052C7" w:rsidRPr="00F052C7" w:rsidRDefault="00F052C7" w:rsidP="00F052C7">
            <w:pPr>
              <w:jc w:val="center"/>
            </w:pPr>
            <w:r w:rsidRPr="00F052C7">
              <w:t>0.169674</w:t>
            </w:r>
          </w:p>
        </w:tc>
        <w:tc>
          <w:tcPr>
            <w:tcW w:w="960" w:type="dxa"/>
            <w:noWrap/>
            <w:hideMark/>
          </w:tcPr>
          <w:p w14:paraId="6EBE30E2" w14:textId="77777777" w:rsidR="00F052C7" w:rsidRPr="00F052C7" w:rsidRDefault="00F052C7" w:rsidP="00F052C7">
            <w:pPr>
              <w:jc w:val="center"/>
            </w:pPr>
            <w:r w:rsidRPr="00F052C7">
              <w:t>0.0792</w:t>
            </w:r>
          </w:p>
        </w:tc>
        <w:tc>
          <w:tcPr>
            <w:tcW w:w="960" w:type="dxa"/>
            <w:noWrap/>
            <w:hideMark/>
          </w:tcPr>
          <w:p w14:paraId="116651D4" w14:textId="77777777" w:rsidR="00F052C7" w:rsidRPr="00F052C7" w:rsidRDefault="00F052C7" w:rsidP="00F052C7">
            <w:pPr>
              <w:jc w:val="center"/>
            </w:pPr>
            <w:r w:rsidRPr="00F052C7">
              <w:t>0.065354</w:t>
            </w:r>
          </w:p>
        </w:tc>
        <w:tc>
          <w:tcPr>
            <w:tcW w:w="960" w:type="dxa"/>
            <w:noWrap/>
            <w:hideMark/>
          </w:tcPr>
          <w:p w14:paraId="1D5DF215" w14:textId="77777777" w:rsidR="00F052C7" w:rsidRPr="00F052C7" w:rsidRDefault="00F052C7" w:rsidP="00F052C7">
            <w:pPr>
              <w:jc w:val="center"/>
            </w:pPr>
            <w:r w:rsidRPr="00F052C7">
              <w:t>0.164099</w:t>
            </w:r>
          </w:p>
        </w:tc>
        <w:tc>
          <w:tcPr>
            <w:tcW w:w="960" w:type="dxa"/>
            <w:noWrap/>
            <w:hideMark/>
          </w:tcPr>
          <w:p w14:paraId="381CCEB8" w14:textId="77777777" w:rsidR="00F052C7" w:rsidRPr="00F052C7" w:rsidRDefault="00F052C7" w:rsidP="00F052C7">
            <w:pPr>
              <w:jc w:val="center"/>
            </w:pPr>
            <w:r w:rsidRPr="00F052C7">
              <w:t>0.08717</w:t>
            </w:r>
          </w:p>
        </w:tc>
        <w:tc>
          <w:tcPr>
            <w:tcW w:w="960" w:type="dxa"/>
            <w:noWrap/>
            <w:hideMark/>
          </w:tcPr>
          <w:p w14:paraId="4433406F" w14:textId="77777777" w:rsidR="00F052C7" w:rsidRPr="00F052C7" w:rsidRDefault="00F052C7" w:rsidP="00F052C7">
            <w:pPr>
              <w:jc w:val="center"/>
            </w:pPr>
            <w:r w:rsidRPr="00F052C7">
              <w:t>0.049007</w:t>
            </w:r>
          </w:p>
        </w:tc>
      </w:tr>
      <w:tr w:rsidR="00F052C7" w:rsidRPr="00F052C7" w14:paraId="58DCB04B" w14:textId="77777777" w:rsidTr="00F052C7">
        <w:trPr>
          <w:trHeight w:val="300"/>
          <w:jc w:val="center"/>
        </w:trPr>
        <w:tc>
          <w:tcPr>
            <w:tcW w:w="960" w:type="dxa"/>
            <w:noWrap/>
            <w:hideMark/>
          </w:tcPr>
          <w:p w14:paraId="799FB28E" w14:textId="77777777" w:rsidR="00F052C7" w:rsidRPr="00F052C7" w:rsidRDefault="00F052C7" w:rsidP="00F052C7">
            <w:pPr>
              <w:jc w:val="center"/>
              <w:rPr>
                <w:b/>
              </w:rPr>
            </w:pPr>
            <w:r w:rsidRPr="00F052C7">
              <w:rPr>
                <w:b/>
              </w:rPr>
              <w:t>8</w:t>
            </w:r>
          </w:p>
        </w:tc>
        <w:tc>
          <w:tcPr>
            <w:tcW w:w="960" w:type="dxa"/>
            <w:noWrap/>
            <w:hideMark/>
          </w:tcPr>
          <w:p w14:paraId="7E91DB02" w14:textId="77777777" w:rsidR="00F052C7" w:rsidRPr="00F052C7" w:rsidRDefault="00F052C7" w:rsidP="00F052C7">
            <w:pPr>
              <w:jc w:val="center"/>
            </w:pPr>
            <w:r w:rsidRPr="00F052C7">
              <w:t>0.16229</w:t>
            </w:r>
          </w:p>
        </w:tc>
        <w:tc>
          <w:tcPr>
            <w:tcW w:w="960" w:type="dxa"/>
            <w:noWrap/>
            <w:hideMark/>
          </w:tcPr>
          <w:p w14:paraId="3C8BCB72" w14:textId="77777777" w:rsidR="00F052C7" w:rsidRPr="00F052C7" w:rsidRDefault="00F052C7" w:rsidP="00F052C7">
            <w:pPr>
              <w:jc w:val="center"/>
            </w:pPr>
            <w:r w:rsidRPr="00F052C7">
              <w:t>0.075648</w:t>
            </w:r>
          </w:p>
        </w:tc>
        <w:tc>
          <w:tcPr>
            <w:tcW w:w="960" w:type="dxa"/>
            <w:noWrap/>
            <w:hideMark/>
          </w:tcPr>
          <w:p w14:paraId="5A08A7A8" w14:textId="77777777" w:rsidR="00F052C7" w:rsidRPr="00F052C7" w:rsidRDefault="00F052C7" w:rsidP="00F052C7">
            <w:pPr>
              <w:jc w:val="center"/>
            </w:pPr>
            <w:r w:rsidRPr="00F052C7">
              <w:t>0.059411</w:t>
            </w:r>
          </w:p>
        </w:tc>
        <w:tc>
          <w:tcPr>
            <w:tcW w:w="960" w:type="dxa"/>
            <w:noWrap/>
            <w:hideMark/>
          </w:tcPr>
          <w:p w14:paraId="1914D0AB" w14:textId="77777777" w:rsidR="00F052C7" w:rsidRPr="00F052C7" w:rsidRDefault="00F052C7" w:rsidP="00F052C7">
            <w:pPr>
              <w:jc w:val="center"/>
            </w:pPr>
            <w:r w:rsidRPr="00F052C7">
              <w:t>0.162889</w:t>
            </w:r>
          </w:p>
        </w:tc>
        <w:tc>
          <w:tcPr>
            <w:tcW w:w="960" w:type="dxa"/>
            <w:noWrap/>
            <w:hideMark/>
          </w:tcPr>
          <w:p w14:paraId="4E95F488" w14:textId="77777777" w:rsidR="00F052C7" w:rsidRPr="00F052C7" w:rsidRDefault="00F052C7" w:rsidP="00F052C7">
            <w:pPr>
              <w:jc w:val="center"/>
            </w:pPr>
            <w:r w:rsidRPr="00F052C7">
              <w:t>0.0882</w:t>
            </w:r>
          </w:p>
        </w:tc>
        <w:tc>
          <w:tcPr>
            <w:tcW w:w="960" w:type="dxa"/>
            <w:noWrap/>
            <w:hideMark/>
          </w:tcPr>
          <w:p w14:paraId="69D2D906" w14:textId="77777777" w:rsidR="00F052C7" w:rsidRPr="00F052C7" w:rsidRDefault="00F052C7" w:rsidP="00F052C7">
            <w:pPr>
              <w:jc w:val="center"/>
            </w:pPr>
            <w:r w:rsidRPr="00F052C7">
              <w:t>0.058999</w:t>
            </w:r>
          </w:p>
        </w:tc>
      </w:tr>
      <w:tr w:rsidR="00F052C7" w:rsidRPr="00F052C7" w14:paraId="58E146E9" w14:textId="77777777" w:rsidTr="00F052C7">
        <w:trPr>
          <w:trHeight w:val="300"/>
          <w:jc w:val="center"/>
        </w:trPr>
        <w:tc>
          <w:tcPr>
            <w:tcW w:w="960" w:type="dxa"/>
            <w:noWrap/>
            <w:hideMark/>
          </w:tcPr>
          <w:p w14:paraId="2564036A" w14:textId="77777777" w:rsidR="00F052C7" w:rsidRPr="00F052C7" w:rsidRDefault="00F052C7" w:rsidP="00F052C7">
            <w:pPr>
              <w:jc w:val="center"/>
              <w:rPr>
                <w:b/>
              </w:rPr>
            </w:pPr>
            <w:r w:rsidRPr="00F052C7">
              <w:rPr>
                <w:b/>
              </w:rPr>
              <w:t>9</w:t>
            </w:r>
          </w:p>
        </w:tc>
        <w:tc>
          <w:tcPr>
            <w:tcW w:w="960" w:type="dxa"/>
            <w:noWrap/>
            <w:hideMark/>
          </w:tcPr>
          <w:p w14:paraId="08E3CF01" w14:textId="77777777" w:rsidR="00F052C7" w:rsidRPr="00F052C7" w:rsidRDefault="00F052C7" w:rsidP="00F052C7">
            <w:pPr>
              <w:jc w:val="center"/>
            </w:pPr>
            <w:r w:rsidRPr="00F052C7">
              <w:t>0.163526</w:t>
            </w:r>
          </w:p>
        </w:tc>
        <w:tc>
          <w:tcPr>
            <w:tcW w:w="960" w:type="dxa"/>
            <w:noWrap/>
            <w:hideMark/>
          </w:tcPr>
          <w:p w14:paraId="26891682" w14:textId="77777777" w:rsidR="00F052C7" w:rsidRPr="00F052C7" w:rsidRDefault="00F052C7" w:rsidP="00F052C7">
            <w:pPr>
              <w:jc w:val="center"/>
            </w:pPr>
            <w:r w:rsidRPr="00F052C7">
              <w:t>0.082157</w:t>
            </w:r>
          </w:p>
        </w:tc>
        <w:tc>
          <w:tcPr>
            <w:tcW w:w="960" w:type="dxa"/>
            <w:noWrap/>
            <w:hideMark/>
          </w:tcPr>
          <w:p w14:paraId="74313517" w14:textId="77777777" w:rsidR="00F052C7" w:rsidRPr="00F052C7" w:rsidRDefault="00F052C7" w:rsidP="00F052C7">
            <w:pPr>
              <w:jc w:val="center"/>
            </w:pPr>
            <w:r w:rsidRPr="00F052C7">
              <w:t>0.052497</w:t>
            </w:r>
          </w:p>
        </w:tc>
        <w:tc>
          <w:tcPr>
            <w:tcW w:w="960" w:type="dxa"/>
            <w:noWrap/>
            <w:hideMark/>
          </w:tcPr>
          <w:p w14:paraId="1ECEB895" w14:textId="77777777" w:rsidR="00F052C7" w:rsidRPr="00F052C7" w:rsidRDefault="00F052C7" w:rsidP="00F052C7">
            <w:pPr>
              <w:jc w:val="center"/>
            </w:pPr>
            <w:r w:rsidRPr="00F052C7">
              <w:t>0.16341</w:t>
            </w:r>
          </w:p>
        </w:tc>
        <w:tc>
          <w:tcPr>
            <w:tcW w:w="960" w:type="dxa"/>
            <w:noWrap/>
            <w:hideMark/>
          </w:tcPr>
          <w:p w14:paraId="7B8BDE1A" w14:textId="77777777" w:rsidR="00F052C7" w:rsidRPr="00F052C7" w:rsidRDefault="00F052C7" w:rsidP="00F052C7">
            <w:pPr>
              <w:jc w:val="center"/>
            </w:pPr>
            <w:r w:rsidRPr="00F052C7">
              <w:t>0.099483</w:t>
            </w:r>
          </w:p>
        </w:tc>
        <w:tc>
          <w:tcPr>
            <w:tcW w:w="960" w:type="dxa"/>
            <w:noWrap/>
            <w:hideMark/>
          </w:tcPr>
          <w:p w14:paraId="3FD49191" w14:textId="77777777" w:rsidR="00F052C7" w:rsidRPr="00F052C7" w:rsidRDefault="00F052C7" w:rsidP="00F052C7">
            <w:pPr>
              <w:jc w:val="center"/>
            </w:pPr>
            <w:r w:rsidRPr="00F052C7">
              <w:t>0.068069</w:t>
            </w:r>
          </w:p>
        </w:tc>
      </w:tr>
      <w:tr w:rsidR="00F052C7" w:rsidRPr="00F052C7" w14:paraId="01BE85D8" w14:textId="77777777" w:rsidTr="00F052C7">
        <w:trPr>
          <w:trHeight w:val="300"/>
          <w:jc w:val="center"/>
        </w:trPr>
        <w:tc>
          <w:tcPr>
            <w:tcW w:w="960" w:type="dxa"/>
            <w:noWrap/>
            <w:hideMark/>
          </w:tcPr>
          <w:p w14:paraId="556A2D50" w14:textId="77777777" w:rsidR="00F052C7" w:rsidRPr="00F052C7" w:rsidRDefault="00F052C7" w:rsidP="00F052C7">
            <w:pPr>
              <w:jc w:val="center"/>
              <w:rPr>
                <w:b/>
              </w:rPr>
            </w:pPr>
            <w:r w:rsidRPr="00F052C7">
              <w:rPr>
                <w:b/>
              </w:rPr>
              <w:t>10</w:t>
            </w:r>
          </w:p>
        </w:tc>
        <w:tc>
          <w:tcPr>
            <w:tcW w:w="960" w:type="dxa"/>
            <w:noWrap/>
            <w:hideMark/>
          </w:tcPr>
          <w:p w14:paraId="655939A4" w14:textId="77777777" w:rsidR="00F052C7" w:rsidRPr="00F052C7" w:rsidRDefault="00F052C7" w:rsidP="00F052C7">
            <w:pPr>
              <w:jc w:val="center"/>
            </w:pPr>
            <w:r w:rsidRPr="00F052C7">
              <w:t>0.161017</w:t>
            </w:r>
          </w:p>
        </w:tc>
        <w:tc>
          <w:tcPr>
            <w:tcW w:w="960" w:type="dxa"/>
            <w:noWrap/>
            <w:hideMark/>
          </w:tcPr>
          <w:p w14:paraId="2B0531C7" w14:textId="77777777" w:rsidR="00F052C7" w:rsidRPr="00F052C7" w:rsidRDefault="00F052C7" w:rsidP="00F052C7">
            <w:pPr>
              <w:jc w:val="center"/>
            </w:pPr>
            <w:r w:rsidRPr="00F052C7">
              <w:t>0.077258</w:t>
            </w:r>
          </w:p>
        </w:tc>
        <w:tc>
          <w:tcPr>
            <w:tcW w:w="960" w:type="dxa"/>
            <w:noWrap/>
            <w:hideMark/>
          </w:tcPr>
          <w:p w14:paraId="01537A09" w14:textId="77777777" w:rsidR="00F052C7" w:rsidRPr="00F052C7" w:rsidRDefault="00F052C7" w:rsidP="00F052C7">
            <w:pPr>
              <w:jc w:val="center"/>
            </w:pPr>
            <w:r w:rsidRPr="00F052C7">
              <w:t>0.078637</w:t>
            </w:r>
          </w:p>
        </w:tc>
        <w:tc>
          <w:tcPr>
            <w:tcW w:w="960" w:type="dxa"/>
            <w:noWrap/>
            <w:hideMark/>
          </w:tcPr>
          <w:p w14:paraId="7A7D5D78" w14:textId="77777777" w:rsidR="00F052C7" w:rsidRPr="00F052C7" w:rsidRDefault="00F052C7" w:rsidP="00F052C7">
            <w:pPr>
              <w:jc w:val="center"/>
            </w:pPr>
            <w:r w:rsidRPr="00F052C7">
              <w:t>0.164831</w:t>
            </w:r>
          </w:p>
        </w:tc>
        <w:tc>
          <w:tcPr>
            <w:tcW w:w="960" w:type="dxa"/>
            <w:noWrap/>
            <w:hideMark/>
          </w:tcPr>
          <w:p w14:paraId="3677B942" w14:textId="77777777" w:rsidR="00F052C7" w:rsidRPr="00F052C7" w:rsidRDefault="00F052C7" w:rsidP="00F052C7">
            <w:pPr>
              <w:jc w:val="center"/>
            </w:pPr>
            <w:r w:rsidRPr="00F052C7">
              <w:t>0.08391</w:t>
            </w:r>
          </w:p>
        </w:tc>
        <w:tc>
          <w:tcPr>
            <w:tcW w:w="960" w:type="dxa"/>
            <w:noWrap/>
            <w:hideMark/>
          </w:tcPr>
          <w:p w14:paraId="2A0AF750" w14:textId="77777777" w:rsidR="00F052C7" w:rsidRPr="00F052C7" w:rsidRDefault="00F052C7" w:rsidP="00F052C7">
            <w:pPr>
              <w:jc w:val="center"/>
            </w:pPr>
            <w:r w:rsidRPr="00F052C7">
              <w:t>0.062097</w:t>
            </w:r>
          </w:p>
        </w:tc>
      </w:tr>
      <w:tr w:rsidR="00F052C7" w:rsidRPr="00F052C7" w14:paraId="38FB0C67" w14:textId="77777777" w:rsidTr="00F052C7">
        <w:trPr>
          <w:trHeight w:val="300"/>
          <w:jc w:val="center"/>
        </w:trPr>
        <w:tc>
          <w:tcPr>
            <w:tcW w:w="960" w:type="dxa"/>
            <w:noWrap/>
            <w:hideMark/>
          </w:tcPr>
          <w:p w14:paraId="0521516A" w14:textId="77777777" w:rsidR="00F052C7" w:rsidRPr="00F052C7" w:rsidRDefault="00F052C7" w:rsidP="00F052C7">
            <w:pPr>
              <w:jc w:val="center"/>
            </w:pPr>
            <w:r w:rsidRPr="00F052C7">
              <w:t>Total</w:t>
            </w:r>
          </w:p>
        </w:tc>
        <w:tc>
          <w:tcPr>
            <w:tcW w:w="960" w:type="dxa"/>
            <w:noWrap/>
            <w:hideMark/>
          </w:tcPr>
          <w:p w14:paraId="6A3D0DD9" w14:textId="77777777" w:rsidR="00F052C7" w:rsidRPr="00F052C7" w:rsidRDefault="00F052C7" w:rsidP="00F052C7">
            <w:pPr>
              <w:jc w:val="center"/>
            </w:pPr>
            <w:r w:rsidRPr="00F052C7">
              <w:t>1.646845</w:t>
            </w:r>
          </w:p>
        </w:tc>
        <w:tc>
          <w:tcPr>
            <w:tcW w:w="960" w:type="dxa"/>
            <w:noWrap/>
            <w:hideMark/>
          </w:tcPr>
          <w:p w14:paraId="43493376" w14:textId="77777777" w:rsidR="00F052C7" w:rsidRPr="00F052C7" w:rsidRDefault="00F052C7" w:rsidP="00F052C7">
            <w:pPr>
              <w:jc w:val="center"/>
            </w:pPr>
            <w:r w:rsidRPr="00F052C7">
              <w:t>0.784403</w:t>
            </w:r>
          </w:p>
        </w:tc>
        <w:tc>
          <w:tcPr>
            <w:tcW w:w="960" w:type="dxa"/>
            <w:noWrap/>
            <w:hideMark/>
          </w:tcPr>
          <w:p w14:paraId="6A48072A" w14:textId="77777777" w:rsidR="00F052C7" w:rsidRPr="00F052C7" w:rsidRDefault="00F052C7" w:rsidP="00F052C7">
            <w:pPr>
              <w:jc w:val="center"/>
            </w:pPr>
            <w:r w:rsidRPr="00F052C7">
              <w:t>0.605304</w:t>
            </w:r>
          </w:p>
        </w:tc>
        <w:tc>
          <w:tcPr>
            <w:tcW w:w="960" w:type="dxa"/>
            <w:noWrap/>
            <w:hideMark/>
          </w:tcPr>
          <w:p w14:paraId="6847B32B" w14:textId="77777777" w:rsidR="00F052C7" w:rsidRPr="00F052C7" w:rsidRDefault="00F052C7" w:rsidP="00F052C7">
            <w:pPr>
              <w:jc w:val="center"/>
            </w:pPr>
            <w:r w:rsidRPr="00F052C7">
              <w:t>1.654058</w:t>
            </w:r>
          </w:p>
        </w:tc>
        <w:tc>
          <w:tcPr>
            <w:tcW w:w="960" w:type="dxa"/>
            <w:noWrap/>
            <w:hideMark/>
          </w:tcPr>
          <w:p w14:paraId="21B15B74" w14:textId="77777777" w:rsidR="00F052C7" w:rsidRPr="00F052C7" w:rsidRDefault="00F052C7" w:rsidP="00F052C7">
            <w:pPr>
              <w:jc w:val="center"/>
            </w:pPr>
            <w:r w:rsidRPr="00F052C7">
              <w:t>0.902099</w:t>
            </w:r>
          </w:p>
        </w:tc>
        <w:tc>
          <w:tcPr>
            <w:tcW w:w="960" w:type="dxa"/>
            <w:noWrap/>
            <w:hideMark/>
          </w:tcPr>
          <w:p w14:paraId="2C0E3B05" w14:textId="77777777" w:rsidR="00F052C7" w:rsidRPr="00F052C7" w:rsidRDefault="00F052C7" w:rsidP="00F052C7">
            <w:pPr>
              <w:jc w:val="center"/>
            </w:pPr>
            <w:r w:rsidRPr="00F052C7">
              <w:t>0.629555</w:t>
            </w:r>
          </w:p>
        </w:tc>
      </w:tr>
      <w:tr w:rsidR="00F052C7" w:rsidRPr="00F052C7" w14:paraId="2FC5D7F9" w14:textId="77777777" w:rsidTr="00F052C7">
        <w:trPr>
          <w:trHeight w:val="300"/>
          <w:jc w:val="center"/>
        </w:trPr>
        <w:tc>
          <w:tcPr>
            <w:tcW w:w="960" w:type="dxa"/>
            <w:noWrap/>
            <w:hideMark/>
          </w:tcPr>
          <w:p w14:paraId="1217A03D" w14:textId="77777777" w:rsidR="00F052C7" w:rsidRPr="00F052C7" w:rsidRDefault="00F052C7" w:rsidP="00F052C7">
            <w:pPr>
              <w:jc w:val="center"/>
              <w:rPr>
                <w:b/>
              </w:rPr>
            </w:pPr>
            <w:r w:rsidRPr="00F052C7">
              <w:rPr>
                <w:b/>
              </w:rPr>
              <w:t>Average</w:t>
            </w:r>
          </w:p>
        </w:tc>
        <w:tc>
          <w:tcPr>
            <w:tcW w:w="960" w:type="dxa"/>
            <w:noWrap/>
            <w:hideMark/>
          </w:tcPr>
          <w:p w14:paraId="2F6B0F51" w14:textId="77777777" w:rsidR="00F052C7" w:rsidRPr="00F052C7" w:rsidRDefault="00F052C7" w:rsidP="00F052C7">
            <w:pPr>
              <w:jc w:val="center"/>
              <w:rPr>
                <w:b/>
              </w:rPr>
            </w:pPr>
            <w:r w:rsidRPr="00F052C7">
              <w:rPr>
                <w:b/>
              </w:rPr>
              <w:t>0.164685</w:t>
            </w:r>
          </w:p>
        </w:tc>
        <w:tc>
          <w:tcPr>
            <w:tcW w:w="960" w:type="dxa"/>
            <w:noWrap/>
            <w:hideMark/>
          </w:tcPr>
          <w:p w14:paraId="39375105" w14:textId="77777777" w:rsidR="00F052C7" w:rsidRPr="00F052C7" w:rsidRDefault="00F052C7" w:rsidP="00F052C7">
            <w:pPr>
              <w:jc w:val="center"/>
              <w:rPr>
                <w:b/>
              </w:rPr>
            </w:pPr>
            <w:r w:rsidRPr="00F052C7">
              <w:rPr>
                <w:b/>
              </w:rPr>
              <w:t>0.07844</w:t>
            </w:r>
          </w:p>
        </w:tc>
        <w:tc>
          <w:tcPr>
            <w:tcW w:w="960" w:type="dxa"/>
            <w:noWrap/>
            <w:hideMark/>
          </w:tcPr>
          <w:p w14:paraId="1A2C084E" w14:textId="77777777" w:rsidR="00F052C7" w:rsidRPr="00F052C7" w:rsidRDefault="00F052C7" w:rsidP="00F052C7">
            <w:pPr>
              <w:jc w:val="center"/>
              <w:rPr>
                <w:b/>
              </w:rPr>
            </w:pPr>
            <w:r w:rsidRPr="00F052C7">
              <w:rPr>
                <w:b/>
              </w:rPr>
              <w:t>0.06053</w:t>
            </w:r>
          </w:p>
        </w:tc>
        <w:tc>
          <w:tcPr>
            <w:tcW w:w="960" w:type="dxa"/>
            <w:noWrap/>
            <w:hideMark/>
          </w:tcPr>
          <w:p w14:paraId="264769DC" w14:textId="77777777" w:rsidR="00F052C7" w:rsidRPr="00F052C7" w:rsidRDefault="00F052C7" w:rsidP="00F052C7">
            <w:pPr>
              <w:jc w:val="center"/>
              <w:rPr>
                <w:b/>
              </w:rPr>
            </w:pPr>
            <w:r w:rsidRPr="00F052C7">
              <w:rPr>
                <w:b/>
              </w:rPr>
              <w:t>0.165406</w:t>
            </w:r>
          </w:p>
        </w:tc>
        <w:tc>
          <w:tcPr>
            <w:tcW w:w="960" w:type="dxa"/>
            <w:noWrap/>
            <w:hideMark/>
          </w:tcPr>
          <w:p w14:paraId="1CB4E861" w14:textId="77777777" w:rsidR="00F052C7" w:rsidRPr="00F052C7" w:rsidRDefault="00F052C7" w:rsidP="00F052C7">
            <w:pPr>
              <w:jc w:val="center"/>
              <w:rPr>
                <w:b/>
              </w:rPr>
            </w:pPr>
            <w:r w:rsidRPr="00F052C7">
              <w:rPr>
                <w:b/>
              </w:rPr>
              <w:t>0.09021</w:t>
            </w:r>
          </w:p>
        </w:tc>
        <w:tc>
          <w:tcPr>
            <w:tcW w:w="960" w:type="dxa"/>
            <w:noWrap/>
            <w:hideMark/>
          </w:tcPr>
          <w:p w14:paraId="63438157" w14:textId="77777777" w:rsidR="00F052C7" w:rsidRPr="00F052C7" w:rsidRDefault="00F052C7" w:rsidP="00F052C7">
            <w:pPr>
              <w:jc w:val="center"/>
              <w:rPr>
                <w:b/>
              </w:rPr>
            </w:pPr>
            <w:r w:rsidRPr="00F052C7">
              <w:rPr>
                <w:b/>
              </w:rPr>
              <w:t>0.062956</w:t>
            </w:r>
          </w:p>
        </w:tc>
      </w:tr>
      <w:tr w:rsidR="00F052C7" w:rsidRPr="00F052C7" w14:paraId="6B5CD8A3" w14:textId="77777777" w:rsidTr="00F052C7">
        <w:trPr>
          <w:trHeight w:val="300"/>
          <w:jc w:val="center"/>
        </w:trPr>
        <w:tc>
          <w:tcPr>
            <w:tcW w:w="960" w:type="dxa"/>
            <w:noWrap/>
            <w:hideMark/>
          </w:tcPr>
          <w:p w14:paraId="53FB3E7A" w14:textId="77777777" w:rsidR="00F052C7" w:rsidRPr="00F052C7" w:rsidRDefault="00F052C7" w:rsidP="00F052C7">
            <w:pPr>
              <w:jc w:val="center"/>
            </w:pPr>
            <w:r w:rsidRPr="00F052C7">
              <w:t>Max</w:t>
            </w:r>
          </w:p>
        </w:tc>
        <w:tc>
          <w:tcPr>
            <w:tcW w:w="960" w:type="dxa"/>
            <w:noWrap/>
            <w:hideMark/>
          </w:tcPr>
          <w:p w14:paraId="6898B20C" w14:textId="77777777" w:rsidR="00F052C7" w:rsidRPr="00F052C7" w:rsidRDefault="00F052C7" w:rsidP="00F052C7">
            <w:pPr>
              <w:jc w:val="center"/>
            </w:pPr>
            <w:r w:rsidRPr="00F052C7">
              <w:t>0.179854</w:t>
            </w:r>
          </w:p>
        </w:tc>
        <w:tc>
          <w:tcPr>
            <w:tcW w:w="960" w:type="dxa"/>
            <w:noWrap/>
            <w:hideMark/>
          </w:tcPr>
          <w:p w14:paraId="44F36D7F" w14:textId="77777777" w:rsidR="00F052C7" w:rsidRPr="00F052C7" w:rsidRDefault="00F052C7" w:rsidP="00F052C7">
            <w:pPr>
              <w:jc w:val="center"/>
            </w:pPr>
            <w:r w:rsidRPr="00F052C7">
              <w:t>0.082157</w:t>
            </w:r>
          </w:p>
        </w:tc>
        <w:tc>
          <w:tcPr>
            <w:tcW w:w="960" w:type="dxa"/>
            <w:noWrap/>
            <w:hideMark/>
          </w:tcPr>
          <w:p w14:paraId="49BC73A2" w14:textId="77777777" w:rsidR="00F052C7" w:rsidRPr="00F052C7" w:rsidRDefault="00F052C7" w:rsidP="00F052C7">
            <w:pPr>
              <w:jc w:val="center"/>
            </w:pPr>
            <w:r w:rsidRPr="00F052C7">
              <w:t>0.08425</w:t>
            </w:r>
          </w:p>
        </w:tc>
        <w:tc>
          <w:tcPr>
            <w:tcW w:w="960" w:type="dxa"/>
            <w:noWrap/>
            <w:hideMark/>
          </w:tcPr>
          <w:p w14:paraId="5DACE72A" w14:textId="77777777" w:rsidR="00F052C7" w:rsidRPr="00F052C7" w:rsidRDefault="00F052C7" w:rsidP="00F052C7">
            <w:pPr>
              <w:jc w:val="center"/>
            </w:pPr>
            <w:r w:rsidRPr="00F052C7">
              <w:t>0.169693</w:t>
            </w:r>
          </w:p>
        </w:tc>
        <w:tc>
          <w:tcPr>
            <w:tcW w:w="960" w:type="dxa"/>
            <w:noWrap/>
            <w:hideMark/>
          </w:tcPr>
          <w:p w14:paraId="4D2D23E1" w14:textId="77777777" w:rsidR="00F052C7" w:rsidRPr="00F052C7" w:rsidRDefault="00F052C7" w:rsidP="00F052C7">
            <w:pPr>
              <w:jc w:val="center"/>
            </w:pPr>
            <w:r w:rsidRPr="00F052C7">
              <w:t>0.099483</w:t>
            </w:r>
          </w:p>
        </w:tc>
        <w:tc>
          <w:tcPr>
            <w:tcW w:w="960" w:type="dxa"/>
            <w:noWrap/>
            <w:hideMark/>
          </w:tcPr>
          <w:p w14:paraId="57C63E9C" w14:textId="77777777" w:rsidR="00F052C7" w:rsidRPr="00F052C7" w:rsidRDefault="00F052C7" w:rsidP="00F052C7">
            <w:pPr>
              <w:jc w:val="center"/>
            </w:pPr>
            <w:r w:rsidRPr="00F052C7">
              <w:t>0.074754</w:t>
            </w:r>
          </w:p>
        </w:tc>
      </w:tr>
      <w:tr w:rsidR="00F052C7" w:rsidRPr="00F052C7" w14:paraId="1DCE58BD" w14:textId="77777777" w:rsidTr="00F052C7">
        <w:trPr>
          <w:trHeight w:val="300"/>
          <w:jc w:val="center"/>
        </w:trPr>
        <w:tc>
          <w:tcPr>
            <w:tcW w:w="960" w:type="dxa"/>
            <w:noWrap/>
            <w:hideMark/>
          </w:tcPr>
          <w:p w14:paraId="63EFC99E" w14:textId="12136700" w:rsidR="00F052C7" w:rsidRPr="00F052C7" w:rsidRDefault="00F052C7" w:rsidP="00F052C7">
            <w:pPr>
              <w:jc w:val="center"/>
            </w:pPr>
            <w:r w:rsidRPr="00F052C7">
              <w:t>Min</w:t>
            </w:r>
          </w:p>
        </w:tc>
        <w:tc>
          <w:tcPr>
            <w:tcW w:w="960" w:type="dxa"/>
            <w:noWrap/>
            <w:hideMark/>
          </w:tcPr>
          <w:p w14:paraId="01169B87" w14:textId="77777777" w:rsidR="00F052C7" w:rsidRPr="00F052C7" w:rsidRDefault="00F052C7" w:rsidP="00F052C7">
            <w:pPr>
              <w:jc w:val="center"/>
            </w:pPr>
            <w:r w:rsidRPr="00F052C7">
              <w:t>0.159514</w:t>
            </w:r>
          </w:p>
        </w:tc>
        <w:tc>
          <w:tcPr>
            <w:tcW w:w="960" w:type="dxa"/>
            <w:noWrap/>
            <w:hideMark/>
          </w:tcPr>
          <w:p w14:paraId="5B593773" w14:textId="77777777" w:rsidR="00F052C7" w:rsidRPr="00F052C7" w:rsidRDefault="00F052C7" w:rsidP="00F052C7">
            <w:pPr>
              <w:jc w:val="center"/>
            </w:pPr>
            <w:r w:rsidRPr="00F052C7">
              <w:t>0.07502</w:t>
            </w:r>
          </w:p>
        </w:tc>
        <w:tc>
          <w:tcPr>
            <w:tcW w:w="960" w:type="dxa"/>
            <w:noWrap/>
            <w:hideMark/>
          </w:tcPr>
          <w:p w14:paraId="08B11378" w14:textId="77777777" w:rsidR="00F052C7" w:rsidRPr="00F052C7" w:rsidRDefault="00F052C7" w:rsidP="00F052C7">
            <w:pPr>
              <w:jc w:val="center"/>
            </w:pPr>
            <w:r w:rsidRPr="00F052C7">
              <w:t>0.048836</w:t>
            </w:r>
          </w:p>
        </w:tc>
        <w:tc>
          <w:tcPr>
            <w:tcW w:w="960" w:type="dxa"/>
            <w:noWrap/>
            <w:hideMark/>
          </w:tcPr>
          <w:p w14:paraId="0C4495A0" w14:textId="77777777" w:rsidR="00F052C7" w:rsidRPr="00F052C7" w:rsidRDefault="00F052C7" w:rsidP="00F052C7">
            <w:pPr>
              <w:jc w:val="center"/>
            </w:pPr>
            <w:r w:rsidRPr="00F052C7">
              <w:t>0.162189</w:t>
            </w:r>
          </w:p>
        </w:tc>
        <w:tc>
          <w:tcPr>
            <w:tcW w:w="960" w:type="dxa"/>
            <w:noWrap/>
            <w:hideMark/>
          </w:tcPr>
          <w:p w14:paraId="3E2CC2FD" w14:textId="77777777" w:rsidR="00F052C7" w:rsidRPr="00F052C7" w:rsidRDefault="00F052C7" w:rsidP="00F052C7">
            <w:pPr>
              <w:jc w:val="center"/>
            </w:pPr>
            <w:r w:rsidRPr="00F052C7">
              <w:t>0.08391</w:t>
            </w:r>
          </w:p>
        </w:tc>
        <w:tc>
          <w:tcPr>
            <w:tcW w:w="960" w:type="dxa"/>
            <w:noWrap/>
            <w:hideMark/>
          </w:tcPr>
          <w:p w14:paraId="56412FA9" w14:textId="77777777" w:rsidR="00F052C7" w:rsidRPr="00F052C7" w:rsidRDefault="00F052C7" w:rsidP="00F052C7">
            <w:pPr>
              <w:jc w:val="center"/>
            </w:pPr>
            <w:r w:rsidRPr="00F052C7">
              <w:t>0.049007</w:t>
            </w:r>
          </w:p>
        </w:tc>
      </w:tr>
      <w:tr w:rsidR="00F052C7" w:rsidRPr="00F052C7" w14:paraId="711A296A" w14:textId="77777777" w:rsidTr="00F052C7">
        <w:trPr>
          <w:trHeight w:val="300"/>
          <w:jc w:val="center"/>
        </w:trPr>
        <w:tc>
          <w:tcPr>
            <w:tcW w:w="960" w:type="dxa"/>
            <w:noWrap/>
            <w:hideMark/>
          </w:tcPr>
          <w:p w14:paraId="102F052F" w14:textId="77777777" w:rsidR="00F052C7" w:rsidRPr="00F052C7" w:rsidRDefault="00F052C7" w:rsidP="00F052C7">
            <w:pPr>
              <w:jc w:val="center"/>
              <w:rPr>
                <w:b/>
              </w:rPr>
            </w:pPr>
            <w:r w:rsidRPr="00F052C7">
              <w:rPr>
                <w:b/>
              </w:rPr>
              <w:t>Variance</w:t>
            </w:r>
          </w:p>
        </w:tc>
        <w:tc>
          <w:tcPr>
            <w:tcW w:w="960" w:type="dxa"/>
            <w:noWrap/>
            <w:hideMark/>
          </w:tcPr>
          <w:p w14:paraId="76E68A3A" w14:textId="77777777" w:rsidR="00F052C7" w:rsidRPr="00F052C7" w:rsidRDefault="00F052C7" w:rsidP="00F052C7">
            <w:pPr>
              <w:jc w:val="center"/>
              <w:rPr>
                <w:b/>
              </w:rPr>
            </w:pPr>
            <w:r w:rsidRPr="00F052C7">
              <w:rPr>
                <w:b/>
              </w:rPr>
              <w:t>0.02034</w:t>
            </w:r>
          </w:p>
        </w:tc>
        <w:tc>
          <w:tcPr>
            <w:tcW w:w="960" w:type="dxa"/>
            <w:noWrap/>
            <w:hideMark/>
          </w:tcPr>
          <w:p w14:paraId="0551CF15" w14:textId="77777777" w:rsidR="00F052C7" w:rsidRPr="00F052C7" w:rsidRDefault="00F052C7" w:rsidP="00F052C7">
            <w:pPr>
              <w:jc w:val="center"/>
              <w:rPr>
                <w:b/>
              </w:rPr>
            </w:pPr>
            <w:r w:rsidRPr="00F052C7">
              <w:rPr>
                <w:b/>
              </w:rPr>
              <w:t>0.007137</w:t>
            </w:r>
          </w:p>
        </w:tc>
        <w:tc>
          <w:tcPr>
            <w:tcW w:w="960" w:type="dxa"/>
            <w:noWrap/>
            <w:hideMark/>
          </w:tcPr>
          <w:p w14:paraId="2E81FD6C" w14:textId="77777777" w:rsidR="00F052C7" w:rsidRPr="00F052C7" w:rsidRDefault="00F052C7" w:rsidP="00F052C7">
            <w:pPr>
              <w:jc w:val="center"/>
              <w:rPr>
                <w:b/>
              </w:rPr>
            </w:pPr>
            <w:r w:rsidRPr="00F052C7">
              <w:rPr>
                <w:b/>
              </w:rPr>
              <w:t>0.035414</w:t>
            </w:r>
          </w:p>
        </w:tc>
        <w:tc>
          <w:tcPr>
            <w:tcW w:w="960" w:type="dxa"/>
            <w:noWrap/>
            <w:hideMark/>
          </w:tcPr>
          <w:p w14:paraId="4BE3D2D4" w14:textId="77777777" w:rsidR="00F052C7" w:rsidRPr="00F052C7" w:rsidRDefault="00F052C7" w:rsidP="00F052C7">
            <w:pPr>
              <w:jc w:val="center"/>
              <w:rPr>
                <w:b/>
              </w:rPr>
            </w:pPr>
            <w:r w:rsidRPr="00F052C7">
              <w:rPr>
                <w:b/>
              </w:rPr>
              <w:t>0.007504</w:t>
            </w:r>
          </w:p>
        </w:tc>
        <w:tc>
          <w:tcPr>
            <w:tcW w:w="960" w:type="dxa"/>
            <w:noWrap/>
            <w:hideMark/>
          </w:tcPr>
          <w:p w14:paraId="7E1BEA80" w14:textId="77777777" w:rsidR="00F052C7" w:rsidRPr="00F052C7" w:rsidRDefault="00F052C7" w:rsidP="00F052C7">
            <w:pPr>
              <w:jc w:val="center"/>
              <w:rPr>
                <w:b/>
              </w:rPr>
            </w:pPr>
            <w:r w:rsidRPr="00F052C7">
              <w:rPr>
                <w:b/>
              </w:rPr>
              <w:t>0.015573</w:t>
            </w:r>
          </w:p>
        </w:tc>
        <w:tc>
          <w:tcPr>
            <w:tcW w:w="960" w:type="dxa"/>
            <w:noWrap/>
            <w:hideMark/>
          </w:tcPr>
          <w:p w14:paraId="10002863" w14:textId="77777777" w:rsidR="00F052C7" w:rsidRPr="00F052C7" w:rsidRDefault="00F052C7" w:rsidP="00F052C7">
            <w:pPr>
              <w:jc w:val="center"/>
              <w:rPr>
                <w:b/>
              </w:rPr>
            </w:pPr>
            <w:r w:rsidRPr="00F052C7">
              <w:rPr>
                <w:b/>
              </w:rPr>
              <w:t>0.025747</w:t>
            </w:r>
          </w:p>
        </w:tc>
      </w:tr>
    </w:tbl>
    <w:p w14:paraId="38674DA5" w14:textId="77777777" w:rsidR="00427158" w:rsidRDefault="00427158" w:rsidP="00C17EA1"/>
    <w:p w14:paraId="1880816D" w14:textId="1F69C996" w:rsidR="00FB7DA0" w:rsidRDefault="00E536CB" w:rsidP="00C17EA1">
      <w:r>
        <w:t xml:space="preserve">It is worth noting that the variance experienced is likely due to other threads and users running on the same machine as well as the </w:t>
      </w:r>
      <w:proofErr w:type="gramStart"/>
      <w:r>
        <w:t>aforementioned frequency</w:t>
      </w:r>
      <w:proofErr w:type="gramEnd"/>
      <w:r>
        <w:t xml:space="preserve"> changes made by the CPU when not under heavy use.</w:t>
      </w:r>
    </w:p>
    <w:p w14:paraId="1E08E49B" w14:textId="046DDCC4" w:rsidR="00FB7DA0" w:rsidRDefault="00FB7DA0" w:rsidP="00FB7DA0">
      <w:pPr>
        <w:pStyle w:val="Heading2"/>
      </w:pPr>
      <w:bookmarkStart w:id="11" w:name="_Toc531821167"/>
      <w:r>
        <w:t>Speedup</w:t>
      </w:r>
      <w:bookmarkEnd w:id="11"/>
    </w:p>
    <w:p w14:paraId="05BAFA1D" w14:textId="77777777" w:rsidR="00FB7DA0" w:rsidRPr="00FB7DA0" w:rsidRDefault="00FB7DA0" w:rsidP="00FB7DA0"/>
    <w:p w14:paraId="75B48345" w14:textId="7119D2C5" w:rsidR="000704E8" w:rsidRDefault="00C17EA1" w:rsidP="00C17EA1">
      <w:r>
        <w:t>From the above results table we can work out the speed up of the parallelization</w:t>
      </w:r>
      <w:r w:rsidR="000704E8">
        <w:t>, this is found using –</w:t>
      </w:r>
    </w:p>
    <w:p w14:paraId="06B7BE2A" w14:textId="77777777" w:rsidR="00FB7DA0" w:rsidRDefault="00FB7DA0" w:rsidP="00C17EA1"/>
    <w:p w14:paraId="0CB57C17" w14:textId="2BBE5803" w:rsidR="00C17EA1" w:rsidRDefault="000704E8" w:rsidP="00D8201D">
      <w:pPr>
        <w:jc w:val="center"/>
      </w:pPr>
      <m:oMathPara>
        <m:oMath>
          <m:r>
            <w:rPr>
              <w:rFonts w:ascii="Cambria Math" w:hAnsi="Cambria Math"/>
              <w:sz w:val="36"/>
            </w:rPr>
            <m:t xml:space="preserve">speedup </m:t>
          </m:r>
          <m:f>
            <m:fPr>
              <m:ctrlPr>
                <w:rPr>
                  <w:rFonts w:ascii="Cambria Math" w:hAnsi="Cambria Math"/>
                  <w:i/>
                  <w:sz w:val="36"/>
                </w:rPr>
              </m:ctrlPr>
            </m:fPr>
            <m:num>
              <m:r>
                <w:rPr>
                  <w:rFonts w:ascii="Cambria Math" w:hAnsi="Cambria Math"/>
                  <w:sz w:val="36"/>
                </w:rPr>
                <m:t>sequential execution time</m:t>
              </m:r>
            </m:num>
            <m:den>
              <m:r>
                <w:rPr>
                  <w:rFonts w:ascii="Cambria Math" w:hAnsi="Cambria Math"/>
                  <w:sz w:val="36"/>
                </w:rPr>
                <m:t>parallel execution time</m:t>
              </m:r>
            </m:den>
          </m:f>
        </m:oMath>
      </m:oMathPara>
    </w:p>
    <w:p w14:paraId="72E2EB3E" w14:textId="77777777" w:rsidR="00FB7DA0" w:rsidRDefault="00FB7DA0" w:rsidP="00C17EA1"/>
    <w:p w14:paraId="695958D0" w14:textId="77777777" w:rsidR="00427158" w:rsidRDefault="00427158" w:rsidP="00C17EA1"/>
    <w:p w14:paraId="5DCCE6D7" w14:textId="77777777" w:rsidR="00427158" w:rsidRDefault="00427158" w:rsidP="00C17EA1"/>
    <w:p w14:paraId="3182900D" w14:textId="77777777" w:rsidR="00427158" w:rsidRDefault="00427158" w:rsidP="00C17EA1"/>
    <w:p w14:paraId="550818B5" w14:textId="77777777" w:rsidR="00427158" w:rsidRDefault="00427158" w:rsidP="00C17EA1"/>
    <w:p w14:paraId="1004BF9D" w14:textId="77777777" w:rsidR="00427158" w:rsidRDefault="00427158" w:rsidP="00C17EA1"/>
    <w:p w14:paraId="20F27F7D" w14:textId="32A8C7C6" w:rsidR="000704E8" w:rsidRDefault="005823EE" w:rsidP="00C17EA1">
      <w:r>
        <w:lastRenderedPageBreak/>
        <w:t>So,</w:t>
      </w:r>
      <w:r w:rsidR="000704E8">
        <w:t xml:space="preserve"> in our case for the OpenMP code –</w:t>
      </w:r>
    </w:p>
    <w:p w14:paraId="4E777DE4" w14:textId="77777777" w:rsidR="00FB7DA0" w:rsidRDefault="00FB7DA0" w:rsidP="00C17EA1"/>
    <w:p w14:paraId="0BB85E1E" w14:textId="6BA32456" w:rsidR="000704E8" w:rsidRPr="00D8201D" w:rsidRDefault="00D8201D" w:rsidP="00C17EA1">
      <w:pPr>
        <w:rPr>
          <w:sz w:val="36"/>
        </w:rPr>
      </w:pPr>
      <m:oMathPara>
        <m:oMath>
          <m:r>
            <w:rPr>
              <w:rFonts w:ascii="Cambria Math" w:hAnsi="Cambria Math"/>
              <w:sz w:val="36"/>
            </w:rPr>
            <m:t>2.099502804691484</m:t>
          </m:r>
          <m:f>
            <m:fPr>
              <m:ctrlPr>
                <w:rPr>
                  <w:rFonts w:ascii="Cambria Math" w:hAnsi="Cambria Math"/>
                  <w:i/>
                  <w:sz w:val="36"/>
                </w:rPr>
              </m:ctrlPr>
            </m:fPr>
            <m:num>
              <m:r>
                <w:rPr>
                  <w:rFonts w:ascii="Cambria Math" w:hAnsi="Cambria Math"/>
                  <w:sz w:val="36"/>
                </w:rPr>
                <m:t>0.164685</m:t>
              </m:r>
            </m:num>
            <m:den>
              <m:r>
                <w:rPr>
                  <w:rFonts w:ascii="Cambria Math" w:hAnsi="Cambria Math"/>
                  <w:sz w:val="36"/>
                </w:rPr>
                <m:t>0.07844</m:t>
              </m:r>
            </m:den>
          </m:f>
        </m:oMath>
      </m:oMathPara>
    </w:p>
    <w:p w14:paraId="0C296815" w14:textId="77777777" w:rsidR="00FB7DA0" w:rsidRDefault="00FB7DA0" w:rsidP="00C17EA1"/>
    <w:p w14:paraId="7EC98C32" w14:textId="49F95E12" w:rsidR="00FB7DA0" w:rsidRDefault="00D8201D" w:rsidP="00C17EA1">
      <w:r>
        <w:t xml:space="preserve">For two threads </w:t>
      </w:r>
    </w:p>
    <w:p w14:paraId="63BF91B2" w14:textId="6F9CDBD9" w:rsidR="00D8201D" w:rsidRPr="00D8201D" w:rsidRDefault="00D8201D" w:rsidP="00C17EA1">
      <w:pPr>
        <w:rPr>
          <w:rFonts w:eastAsiaTheme="minorEastAsia"/>
          <w:sz w:val="36"/>
        </w:rPr>
      </w:pPr>
      <m:oMathPara>
        <m:oMath>
          <m:r>
            <w:rPr>
              <w:rFonts w:ascii="Cambria Math" w:hAnsi="Cambria Math"/>
              <w:sz w:val="36"/>
            </w:rPr>
            <m:t>2.720716999834793</m:t>
          </m:r>
          <m:f>
            <m:fPr>
              <m:ctrlPr>
                <w:rPr>
                  <w:rFonts w:ascii="Cambria Math" w:hAnsi="Cambria Math"/>
                  <w:i/>
                  <w:sz w:val="36"/>
                </w:rPr>
              </m:ctrlPr>
            </m:fPr>
            <m:num>
              <m:r>
                <w:rPr>
                  <w:rFonts w:ascii="Cambria Math" w:hAnsi="Cambria Math"/>
                  <w:sz w:val="36"/>
                </w:rPr>
                <m:t>0.164685</m:t>
              </m:r>
            </m:num>
            <m:den>
              <m:r>
                <w:rPr>
                  <w:rFonts w:ascii="Cambria Math" w:hAnsi="Cambria Math"/>
                  <w:sz w:val="36"/>
                </w:rPr>
                <m:t>0.06053</m:t>
              </m:r>
            </m:den>
          </m:f>
        </m:oMath>
      </m:oMathPara>
    </w:p>
    <w:p w14:paraId="17A320D2" w14:textId="29E3FB21" w:rsidR="00FB7DA0" w:rsidRDefault="00D8201D" w:rsidP="00C17EA1">
      <w:pPr>
        <w:rPr>
          <w:rFonts w:eastAsiaTheme="minorEastAsia"/>
        </w:rPr>
      </w:pPr>
      <w:r>
        <w:rPr>
          <w:rFonts w:eastAsiaTheme="minorEastAsia"/>
        </w:rPr>
        <w:t>For five threads.</w:t>
      </w:r>
    </w:p>
    <w:p w14:paraId="2A25F49C" w14:textId="0D25D36D" w:rsidR="00FB7DA0" w:rsidRDefault="00FB7DA0" w:rsidP="00C17EA1">
      <w:pPr>
        <w:rPr>
          <w:rFonts w:eastAsiaTheme="minorEastAsia"/>
        </w:rPr>
      </w:pPr>
    </w:p>
    <w:p w14:paraId="7F2CAC66" w14:textId="77777777" w:rsidR="00FB7DA0" w:rsidRDefault="00FB7DA0" w:rsidP="00C17EA1">
      <w:pPr>
        <w:rPr>
          <w:rFonts w:eastAsiaTheme="minorEastAsia"/>
        </w:rPr>
      </w:pPr>
    </w:p>
    <w:p w14:paraId="7F6BE5FF" w14:textId="69DDEEF0" w:rsidR="00D8201D" w:rsidRDefault="00D8201D" w:rsidP="00C17EA1">
      <w:pPr>
        <w:rPr>
          <w:rFonts w:eastAsiaTheme="minorEastAsia"/>
        </w:rPr>
      </w:pPr>
      <w:r>
        <w:rPr>
          <w:rFonts w:eastAsiaTheme="minorEastAsia"/>
        </w:rPr>
        <w:t>And for the MPI code –</w:t>
      </w:r>
    </w:p>
    <w:p w14:paraId="634A28B3" w14:textId="1FEAC58C" w:rsidR="00D8201D" w:rsidRPr="00D8201D" w:rsidRDefault="00D8201D" w:rsidP="00D8201D">
      <w:pPr>
        <w:jc w:val="center"/>
        <w:rPr>
          <w:rFonts w:eastAsiaTheme="minorEastAsia"/>
          <w:sz w:val="36"/>
        </w:rPr>
      </w:pPr>
      <m:oMathPara>
        <m:oMath>
          <m:r>
            <w:rPr>
              <w:rFonts w:ascii="Cambria Math" w:hAnsi="Cambria Math"/>
              <w:sz w:val="36"/>
            </w:rPr>
            <m:t>1.833566123489635</m:t>
          </m:r>
          <m:f>
            <m:fPr>
              <m:ctrlPr>
                <w:rPr>
                  <w:rFonts w:ascii="Cambria Math" w:hAnsi="Cambria Math"/>
                  <w:i/>
                  <w:sz w:val="36"/>
                </w:rPr>
              </m:ctrlPr>
            </m:fPr>
            <m:num>
              <m:r>
                <w:rPr>
                  <w:rFonts w:ascii="Cambria Math" w:hAnsi="Cambria Math"/>
                  <w:sz w:val="36"/>
                </w:rPr>
                <m:t>0.165406</m:t>
              </m:r>
            </m:num>
            <m:den>
              <m:r>
                <w:rPr>
                  <w:rFonts w:ascii="Cambria Math" w:hAnsi="Cambria Math"/>
                  <w:sz w:val="36"/>
                </w:rPr>
                <m:t>0.09021</m:t>
              </m:r>
            </m:den>
          </m:f>
        </m:oMath>
      </m:oMathPara>
    </w:p>
    <w:p w14:paraId="0CA95CB6" w14:textId="22B6CC0B" w:rsidR="00D8201D" w:rsidRDefault="00D8201D" w:rsidP="00D8201D">
      <w:r>
        <w:t xml:space="preserve">For two threads </w:t>
      </w:r>
    </w:p>
    <w:p w14:paraId="59BE9098" w14:textId="07CAFBE3" w:rsidR="00D8201D" w:rsidRPr="00773951" w:rsidRDefault="00D8201D" w:rsidP="00D8201D">
      <w:pPr>
        <w:rPr>
          <w:rFonts w:eastAsiaTheme="minorEastAsia"/>
          <w:sz w:val="36"/>
        </w:rPr>
      </w:pPr>
      <m:oMathPara>
        <m:oMath>
          <m:r>
            <w:rPr>
              <w:rFonts w:ascii="Cambria Math" w:hAnsi="Cambria Math"/>
              <w:sz w:val="36"/>
            </w:rPr>
            <m:t>2.627327022047144</m:t>
          </m:r>
          <m:f>
            <m:fPr>
              <m:ctrlPr>
                <w:rPr>
                  <w:rFonts w:ascii="Cambria Math" w:hAnsi="Cambria Math"/>
                  <w:i/>
                  <w:sz w:val="36"/>
                </w:rPr>
              </m:ctrlPr>
            </m:fPr>
            <m:num>
              <m:r>
                <w:rPr>
                  <w:rFonts w:ascii="Cambria Math" w:hAnsi="Cambria Math"/>
                  <w:sz w:val="36"/>
                </w:rPr>
                <m:t>0.165406</m:t>
              </m:r>
            </m:num>
            <m:den>
              <m:r>
                <w:rPr>
                  <w:rFonts w:ascii="Cambria Math" w:hAnsi="Cambria Math"/>
                  <w:sz w:val="36"/>
                </w:rPr>
                <m:t>0.062956</m:t>
              </m:r>
            </m:den>
          </m:f>
        </m:oMath>
      </m:oMathPara>
    </w:p>
    <w:p w14:paraId="5FF7812F" w14:textId="2137A4DB" w:rsidR="00FB7DA0" w:rsidRDefault="00773951" w:rsidP="00D8201D">
      <w:pPr>
        <w:rPr>
          <w:rFonts w:eastAsiaTheme="minorEastAsia"/>
        </w:rPr>
      </w:pPr>
      <w:r>
        <w:rPr>
          <w:rFonts w:eastAsiaTheme="minorEastAsia"/>
        </w:rPr>
        <w:t xml:space="preserve">For five threads. </w:t>
      </w:r>
    </w:p>
    <w:p w14:paraId="6EBC2F96" w14:textId="77777777" w:rsidR="00427158" w:rsidRDefault="00427158" w:rsidP="00D8201D">
      <w:pPr>
        <w:rPr>
          <w:rFonts w:eastAsiaTheme="minorEastAsia"/>
        </w:rPr>
      </w:pPr>
    </w:p>
    <w:p w14:paraId="5FB23156" w14:textId="5F32E4B9" w:rsidR="00773951" w:rsidRDefault="00FB7DA0" w:rsidP="00FB7DA0">
      <w:pPr>
        <w:pStyle w:val="Heading2"/>
      </w:pPr>
      <w:bookmarkStart w:id="12" w:name="_Toc531821168"/>
      <w:r>
        <w:t>Algorithm cost</w:t>
      </w:r>
      <w:bookmarkEnd w:id="12"/>
      <w:r>
        <w:t xml:space="preserve"> </w:t>
      </w:r>
    </w:p>
    <w:p w14:paraId="3E7D6CE4" w14:textId="77777777" w:rsidR="00FB7DA0" w:rsidRPr="00FB7DA0" w:rsidRDefault="00FB7DA0" w:rsidP="00FB7DA0"/>
    <w:p w14:paraId="7461EE23" w14:textId="321A386B" w:rsidR="00904E5F" w:rsidRDefault="00904E5F" w:rsidP="00D8201D">
      <w:r>
        <w:t>We can figure out the Algorithm cost using –</w:t>
      </w:r>
    </w:p>
    <w:p w14:paraId="573E1595" w14:textId="107E9033" w:rsidR="00904E5F" w:rsidRDefault="00904E5F" w:rsidP="00D8201D">
      <w:r>
        <w:t xml:space="preserve">Cost = Parallel running time x #processors </w:t>
      </w:r>
    </w:p>
    <w:p w14:paraId="626EA4EE" w14:textId="17EA917C" w:rsidR="00904E5F" w:rsidRDefault="00904E5F" w:rsidP="00D8201D">
      <w:r>
        <w:t>In our case this gives us -</w:t>
      </w:r>
      <w:r>
        <w:tab/>
      </w:r>
    </w:p>
    <w:p w14:paraId="1CDBF740" w14:textId="6741AECA" w:rsidR="009C1C7D" w:rsidRDefault="009C1C7D" w:rsidP="00D8201D">
      <w:r>
        <w:t>0.15688 = 0.07844 x 2</w:t>
      </w:r>
      <w:r>
        <w:tab/>
      </w:r>
      <w:r>
        <w:tab/>
        <w:t xml:space="preserve">for OpenMP with two threads </w:t>
      </w:r>
    </w:p>
    <w:p w14:paraId="5DDB5AD7" w14:textId="44D47886" w:rsidR="009C1C7D" w:rsidRDefault="009C1C7D" w:rsidP="00D8201D">
      <w:r>
        <w:t xml:space="preserve">0.30265 = 0.06053 x 5 </w:t>
      </w:r>
      <w:r>
        <w:tab/>
      </w:r>
      <w:r>
        <w:tab/>
        <w:t xml:space="preserve">for OpenMP with five threads </w:t>
      </w:r>
    </w:p>
    <w:p w14:paraId="26208E77" w14:textId="0D475F94" w:rsidR="009C1C7D" w:rsidRDefault="009C1C7D" w:rsidP="00D8201D">
      <w:r>
        <w:t>0.18042 = 0.09021 x 2</w:t>
      </w:r>
      <w:r>
        <w:tab/>
      </w:r>
      <w:r>
        <w:tab/>
        <w:t xml:space="preserve">for MPI with two threads </w:t>
      </w:r>
    </w:p>
    <w:p w14:paraId="4F53A386" w14:textId="6290EDAD" w:rsidR="009C1C7D" w:rsidRDefault="009C1C7D" w:rsidP="00D8201D">
      <w:r>
        <w:t xml:space="preserve">0.31478 = 0.062956 x5 </w:t>
      </w:r>
      <w:r>
        <w:tab/>
      </w:r>
      <w:r>
        <w:tab/>
        <w:t xml:space="preserve">for MPI with five threads </w:t>
      </w:r>
    </w:p>
    <w:p w14:paraId="6B0B27AE" w14:textId="6B2EFE4A" w:rsidR="00CD2A79" w:rsidRDefault="00CD2A79" w:rsidP="00CD2A79">
      <w:pPr>
        <w:pStyle w:val="Heading2"/>
      </w:pPr>
      <w:bookmarkStart w:id="13" w:name="_Toc531821169"/>
      <w:r>
        <w:lastRenderedPageBreak/>
        <w:t>Efficiency</w:t>
      </w:r>
      <w:bookmarkEnd w:id="13"/>
    </w:p>
    <w:p w14:paraId="7EDA6C12" w14:textId="77777777" w:rsidR="009C1C7D" w:rsidRDefault="009C1C7D" w:rsidP="00D8201D"/>
    <w:p w14:paraId="59FFA927" w14:textId="1C70EB26" w:rsidR="00904E5F" w:rsidRDefault="00904E5F" w:rsidP="00D8201D">
      <w:r>
        <w:t>With the available numbers we can als</w:t>
      </w:r>
      <w:r w:rsidR="009C1C7D">
        <w:t xml:space="preserve">o find out efficiency using one of the following – </w:t>
      </w:r>
    </w:p>
    <w:p w14:paraId="32F9C6FB" w14:textId="191BFFC8" w:rsidR="009C1C7D" w:rsidRDefault="009C1C7D" w:rsidP="00D8201D">
      <w:r>
        <w:t>Efficiency = sequential running time / (processors x parallel running time)</w:t>
      </w:r>
    </w:p>
    <w:p w14:paraId="6230593F" w14:textId="40621F00" w:rsidR="009C1C7D" w:rsidRDefault="009C1C7D" w:rsidP="00D8201D">
      <w:r>
        <w:t xml:space="preserve">Efficiency = speedup / processors </w:t>
      </w:r>
    </w:p>
    <w:p w14:paraId="0F4C0BE9" w14:textId="2C908668" w:rsidR="009C1C7D" w:rsidRDefault="009C1C7D" w:rsidP="00D8201D">
      <w:r>
        <w:t xml:space="preserve">Efficiency = sequential running time / cost </w:t>
      </w:r>
    </w:p>
    <w:p w14:paraId="3F8120B1" w14:textId="45A9C89C" w:rsidR="009C1C7D" w:rsidRDefault="005823EE" w:rsidP="00D8201D">
      <w:r>
        <w:t>However,</w:t>
      </w:r>
      <w:r w:rsidR="006D33AD">
        <w:t xml:space="preserve"> doing this provides inconsistent results so only one example is included for OpenMP with five threads – </w:t>
      </w:r>
    </w:p>
    <w:p w14:paraId="6F2159D1" w14:textId="71F88DF4" w:rsidR="006D33AD" w:rsidRDefault="006D33AD" w:rsidP="00D8201D">
      <w:r>
        <w:t>0.165406 / (5 x 0.062596) = 0.31298</w:t>
      </w:r>
    </w:p>
    <w:p w14:paraId="676AB6F5" w14:textId="33C4A601" w:rsidR="006D33AD" w:rsidRDefault="006D33AD" w:rsidP="00D8201D">
      <w:r w:rsidRPr="006D33AD">
        <w:t>2.720716999834793</w:t>
      </w:r>
      <w:r>
        <w:t xml:space="preserve"> / 5 = </w:t>
      </w:r>
      <w:r w:rsidRPr="006D33AD">
        <w:t>0.54414</w:t>
      </w:r>
    </w:p>
    <w:p w14:paraId="1E1FF140" w14:textId="3523DEB0" w:rsidR="009C1C7D" w:rsidRDefault="006D33AD" w:rsidP="00D8201D">
      <w:r>
        <w:t>0.165406 / 0.32065 = 0.54652</w:t>
      </w:r>
    </w:p>
    <w:p w14:paraId="6B98083F" w14:textId="77777777" w:rsidR="00F004B1" w:rsidRPr="00773951" w:rsidRDefault="00F004B1" w:rsidP="00D8201D"/>
    <w:p w14:paraId="0AA41A14" w14:textId="675F35E0" w:rsidR="00F052C7" w:rsidRDefault="00880E95" w:rsidP="00880E95">
      <w:pPr>
        <w:pStyle w:val="Heading1"/>
      </w:pPr>
      <w:bookmarkStart w:id="14" w:name="_Toc531821170"/>
      <w:r>
        <w:t xml:space="preserve">Analysis </w:t>
      </w:r>
      <w:r w:rsidR="00FB7DA0">
        <w:t>/ Conclusion</w:t>
      </w:r>
      <w:bookmarkEnd w:id="14"/>
      <w:r w:rsidR="00FB7DA0">
        <w:t xml:space="preserve"> </w:t>
      </w:r>
    </w:p>
    <w:p w14:paraId="4AA2CC48" w14:textId="6283D44D" w:rsidR="00FB7DA0" w:rsidRDefault="00FB7DA0" w:rsidP="00FB7DA0"/>
    <w:p w14:paraId="76746842" w14:textId="4F19CF80" w:rsidR="00FB7DA0" w:rsidRDefault="00FB7DA0" w:rsidP="00FB7DA0">
      <w:r>
        <w:t xml:space="preserve">From the above results we can conclude that adding processors to a given problem provides diminished returns. This is due to two main reasons, firstly overheads from communication </w:t>
      </w:r>
      <w:r w:rsidR="00CD2A79">
        <w:t>with many processors eventually use more CPU time than the function being solved meaning that eventually more processors could actually increase computation time</w:t>
      </w:r>
      <w:r w:rsidR="00927FF2">
        <w:t xml:space="preserve"> (this was discussed further in the logbook)</w:t>
      </w:r>
      <w:r w:rsidR="00CD2A79">
        <w:t xml:space="preserve"> and secondly Amdahl’s law</w:t>
      </w:r>
      <w:r w:rsidR="00E942C1">
        <w:fldChar w:fldCharType="begin"/>
      </w:r>
      <w:r w:rsidR="00E942C1">
        <w:instrText>ADDIN RW.CITE{{19 Michalove,Aaron [No Information]; 20 M.D.Hill 2008}}</w:instrText>
      </w:r>
      <w:r w:rsidR="00E942C1">
        <w:fldChar w:fldCharType="separate"/>
      </w:r>
      <w:r w:rsidR="00E942C1" w:rsidRPr="00E942C1">
        <w:rPr>
          <w:rFonts w:ascii="Calibri" w:hAnsi="Calibri" w:cs="Calibri"/>
          <w:bCs/>
        </w:rPr>
        <w:t>(Michalove, ; M. D. Hill and M. R. Marty, 2008)</w:t>
      </w:r>
      <w:r w:rsidR="00E942C1">
        <w:fldChar w:fldCharType="end"/>
      </w:r>
      <w:r w:rsidR="00CD2A79">
        <w:t xml:space="preserve"> dictates that the theoretical speedup from adding processors can never exceed the proportion of the program that can be parallelized. </w:t>
      </w:r>
      <w:r w:rsidR="00F47740">
        <w:t>This also highlights why performance of modern computing systems is often a function of both the speed/frequency and the number of available cores/threads/CPU’s available and as an example why the leaderboard of benchmarking systems such as 3dMark by Futuremark</w:t>
      </w:r>
      <w:r w:rsidR="00E942C1">
        <w:fldChar w:fldCharType="begin"/>
      </w:r>
      <w:r w:rsidR="00E942C1">
        <w:instrText>ADDIN RW.CITE{{21 3dMark 2018}}</w:instrText>
      </w:r>
      <w:r w:rsidR="00E942C1">
        <w:fldChar w:fldCharType="separate"/>
      </w:r>
      <w:r w:rsidR="00E942C1" w:rsidRPr="00E942C1">
        <w:rPr>
          <w:rFonts w:ascii="Calibri" w:hAnsi="Calibri" w:cs="Calibri"/>
          <w:bCs/>
        </w:rPr>
        <w:t>(3dMark, 2018)</w:t>
      </w:r>
      <w:r w:rsidR="00E942C1">
        <w:fldChar w:fldCharType="end"/>
      </w:r>
      <w:r w:rsidR="00F47740">
        <w:t xml:space="preserve"> are not dominated strictly by systems with multiple CPU’s or CPU’s with very high core counts such as the AMD Ryzen Threadripper series. The same can be said for the Top500 supercomputer list</w:t>
      </w:r>
      <w:r w:rsidR="00E942C1">
        <w:fldChar w:fldCharType="begin"/>
      </w:r>
      <w:r w:rsidR="00E942C1">
        <w:instrText>ADDIN RW.CITE{{22 top500.org 1118}}</w:instrText>
      </w:r>
      <w:r w:rsidR="00E942C1">
        <w:fldChar w:fldCharType="separate"/>
      </w:r>
      <w:r w:rsidR="00E942C1" w:rsidRPr="00E942C1">
        <w:rPr>
          <w:rFonts w:ascii="Calibri" w:hAnsi="Calibri" w:cs="Calibri"/>
          <w:bCs/>
        </w:rPr>
        <w:t>(top500.org, 11/18)</w:t>
      </w:r>
      <w:r w:rsidR="00E942C1">
        <w:fldChar w:fldCharType="end"/>
      </w:r>
      <w:r w:rsidR="00F47740">
        <w:t xml:space="preserve"> </w:t>
      </w:r>
      <w:r w:rsidR="00AA77F5">
        <w:t xml:space="preserve">where peak TFlops/s is measured of the fastest supercomputers in the world. </w:t>
      </w:r>
      <w:r w:rsidR="00F47740">
        <w:t xml:space="preserve"> </w:t>
      </w:r>
      <w:r w:rsidR="00AC6F19">
        <w:t xml:space="preserve">These results can be seen in both the ‘cost’ and ‘efficiency’ calculations performed earlier, the additional thread counts </w:t>
      </w:r>
      <w:proofErr w:type="gramStart"/>
      <w:r w:rsidR="00AC6F19">
        <w:t>is</w:t>
      </w:r>
      <w:proofErr w:type="gramEnd"/>
      <w:r w:rsidR="00AC6F19">
        <w:t xml:space="preserve"> not linearly proportional to the time taken to complete the workload. With the obvious exception of the single super-linear result going from a single to a dual core in OpenMP, this likely highlights a flaw in the algorithm or a fluctuation in performance due to other users or background tasks. </w:t>
      </w:r>
    </w:p>
    <w:p w14:paraId="33307192" w14:textId="6481CC26" w:rsidR="00E942C1" w:rsidRDefault="00E942C1" w:rsidP="00FB7DA0"/>
    <w:p w14:paraId="6281AD09" w14:textId="7BC62793" w:rsidR="00E942C1" w:rsidRDefault="00E942C1" w:rsidP="00F004B1">
      <w:pPr>
        <w:ind w:firstLine="720"/>
      </w:pPr>
    </w:p>
    <w:p w14:paraId="7BE93453" w14:textId="3C895328" w:rsidR="00F004B1" w:rsidRDefault="00F004B1" w:rsidP="00F004B1">
      <w:pPr>
        <w:ind w:firstLine="720"/>
      </w:pPr>
    </w:p>
    <w:p w14:paraId="7B47FADF" w14:textId="137038F2" w:rsidR="00F004B1" w:rsidRDefault="00F004B1" w:rsidP="00F004B1">
      <w:pPr>
        <w:ind w:firstLine="720"/>
      </w:pPr>
    </w:p>
    <w:p w14:paraId="64FA9E61" w14:textId="77777777" w:rsidR="00F004B1" w:rsidRPr="00FB7DA0" w:rsidRDefault="00F004B1" w:rsidP="008225FA"/>
    <w:p w14:paraId="46A8F53F" w14:textId="0C09BE7B" w:rsidR="00E942C1" w:rsidRPr="00E942C1" w:rsidRDefault="00E942C1" w:rsidP="00F004B1">
      <w:pPr>
        <w:pStyle w:val="Heading1"/>
      </w:pPr>
      <w:r>
        <w:rPr>
          <w:rFonts w:ascii="Times New Roman" w:eastAsiaTheme="minorEastAsia" w:hAnsi="Times New Roman" w:cs="Times New Roman"/>
          <w:sz w:val="24"/>
          <w:szCs w:val="24"/>
        </w:rPr>
        <w:lastRenderedPageBreak/>
        <w:fldChar w:fldCharType="begin"/>
      </w:r>
      <w:r>
        <w:instrText>ADDIN RW.BIB</w:instrText>
      </w:r>
      <w:r>
        <w:rPr>
          <w:rFonts w:ascii="Times New Roman" w:eastAsiaTheme="minorEastAsia" w:hAnsi="Times New Roman" w:cs="Times New Roman"/>
          <w:sz w:val="24"/>
          <w:szCs w:val="24"/>
        </w:rPr>
        <w:fldChar w:fldCharType="separate"/>
      </w:r>
      <w:bookmarkStart w:id="15" w:name="_Toc531821171"/>
      <w:r w:rsidRPr="00E942C1">
        <w:t>References:</w:t>
      </w:r>
      <w:bookmarkEnd w:id="15"/>
      <w:r w:rsidRPr="00E942C1">
        <w:t xml:space="preserve"> </w:t>
      </w:r>
    </w:p>
    <w:p w14:paraId="5AD55577" w14:textId="685A217D" w:rsidR="00E942C1" w:rsidRPr="00E942C1" w:rsidRDefault="00E942C1" w:rsidP="00E942C1">
      <w:pPr>
        <w:pStyle w:val="NormalWeb"/>
        <w:rPr>
          <w:rFonts w:ascii="Calibri" w:hAnsi="Calibri" w:cs="Calibri"/>
          <w:sz w:val="22"/>
        </w:rPr>
      </w:pPr>
      <w:r w:rsidRPr="00E942C1">
        <w:rPr>
          <w:rFonts w:ascii="Calibri" w:hAnsi="Calibri" w:cs="Calibri"/>
          <w:sz w:val="22"/>
        </w:rPr>
        <w:t xml:space="preserve">3dMark (2018) </w:t>
      </w:r>
      <w:r w:rsidRPr="00E942C1">
        <w:rPr>
          <w:rFonts w:ascii="Calibri" w:hAnsi="Calibri" w:cs="Calibri"/>
          <w:i/>
          <w:iCs/>
          <w:sz w:val="22"/>
        </w:rPr>
        <w:t xml:space="preserve">Hall of Fame. </w:t>
      </w:r>
      <w:r w:rsidRPr="00E942C1">
        <w:rPr>
          <w:rFonts w:ascii="Calibri" w:hAnsi="Calibri" w:cs="Calibri"/>
          <w:sz w:val="22"/>
        </w:rPr>
        <w:t xml:space="preserve">Available from: </w:t>
      </w:r>
      <w:hyperlink r:id="rId7" w:tgtFrame="_blank" w:history="1">
        <w:r w:rsidRPr="00E942C1">
          <w:rPr>
            <w:rStyle w:val="Hyperlink"/>
            <w:rFonts w:ascii="Calibri" w:hAnsi="Calibri" w:cs="Calibri"/>
            <w:sz w:val="22"/>
          </w:rPr>
          <w:t>https://www.3dmark.com/hall-of-fame-2/</w:t>
        </w:r>
      </w:hyperlink>
      <w:r w:rsidRPr="00E942C1">
        <w:rPr>
          <w:rFonts w:ascii="Calibri" w:hAnsi="Calibri" w:cs="Calibri"/>
          <w:sz w:val="22"/>
        </w:rPr>
        <w:t xml:space="preserve"> [Accessed 05/12/18].</w:t>
      </w:r>
    </w:p>
    <w:p w14:paraId="453C9F6E" w14:textId="64C399AA" w:rsidR="00E942C1" w:rsidRPr="00E942C1" w:rsidRDefault="00E942C1" w:rsidP="00E942C1">
      <w:pPr>
        <w:pStyle w:val="NormalWeb"/>
        <w:rPr>
          <w:rFonts w:ascii="Calibri" w:hAnsi="Calibri" w:cs="Calibri"/>
          <w:sz w:val="22"/>
        </w:rPr>
      </w:pPr>
      <w:r w:rsidRPr="00E942C1">
        <w:rPr>
          <w:rFonts w:ascii="Calibri" w:hAnsi="Calibri" w:cs="Calibri"/>
          <w:sz w:val="22"/>
        </w:rPr>
        <w:t xml:space="preserve">Intel </w:t>
      </w:r>
      <w:r w:rsidRPr="00E942C1">
        <w:rPr>
          <w:rFonts w:ascii="Calibri" w:hAnsi="Calibri" w:cs="Calibri"/>
          <w:b/>
          <w:bCs/>
          <w:i/>
          <w:iCs/>
          <w:sz w:val="22"/>
        </w:rPr>
        <w:t>Intel® Virtualization Technology (Intel® VT)</w:t>
      </w:r>
      <w:r w:rsidRPr="00E942C1">
        <w:rPr>
          <w:rFonts w:ascii="Calibri" w:hAnsi="Calibri" w:cs="Calibri"/>
          <w:i/>
          <w:iCs/>
          <w:sz w:val="22"/>
        </w:rPr>
        <w:t xml:space="preserve">    . </w:t>
      </w:r>
      <w:r w:rsidRPr="00E942C1">
        <w:rPr>
          <w:rFonts w:ascii="Calibri" w:hAnsi="Calibri" w:cs="Calibri"/>
          <w:sz w:val="22"/>
        </w:rPr>
        <w:t xml:space="preserve">Available from: </w:t>
      </w:r>
      <w:hyperlink r:id="rId8" w:tgtFrame="_blank" w:history="1">
        <w:r w:rsidRPr="00E942C1">
          <w:rPr>
            <w:rStyle w:val="Hyperlink"/>
            <w:rFonts w:ascii="Calibri" w:hAnsi="Calibri" w:cs="Calibri"/>
            <w:sz w:val="22"/>
          </w:rPr>
          <w:t>https://www.intel.co.uk/content/www/uk/en/virtualization/virtualization-technology/intel-virtualization-technology.html</w:t>
        </w:r>
      </w:hyperlink>
      <w:r w:rsidRPr="00E942C1">
        <w:rPr>
          <w:rFonts w:ascii="Calibri" w:hAnsi="Calibri" w:cs="Calibri"/>
          <w:sz w:val="22"/>
        </w:rPr>
        <w:t xml:space="preserve"> [Accessed 05/12/18].</w:t>
      </w:r>
    </w:p>
    <w:p w14:paraId="41BD19B3" w14:textId="77777777" w:rsidR="00E942C1" w:rsidRPr="00E942C1" w:rsidRDefault="00E942C1" w:rsidP="00E942C1">
      <w:pPr>
        <w:pStyle w:val="NormalWeb"/>
        <w:rPr>
          <w:rFonts w:ascii="Calibri" w:hAnsi="Calibri" w:cs="Calibri"/>
          <w:sz w:val="22"/>
        </w:rPr>
      </w:pPr>
      <w:r w:rsidRPr="00E942C1">
        <w:rPr>
          <w:rFonts w:ascii="Calibri" w:hAnsi="Calibri" w:cs="Calibri"/>
          <w:sz w:val="22"/>
        </w:rPr>
        <w:t xml:space="preserve">M. D. Hill and M. R. Marty (2008) Amdahl's Law in the Multicore Era. </w:t>
      </w:r>
      <w:r w:rsidRPr="00E942C1">
        <w:rPr>
          <w:rFonts w:ascii="Calibri" w:hAnsi="Calibri" w:cs="Calibri"/>
          <w:i/>
          <w:iCs/>
          <w:sz w:val="22"/>
        </w:rPr>
        <w:t>Computer</w:t>
      </w:r>
      <w:r w:rsidRPr="00E942C1">
        <w:rPr>
          <w:rFonts w:ascii="Calibri" w:hAnsi="Calibri" w:cs="Calibri"/>
          <w:sz w:val="22"/>
        </w:rPr>
        <w:t xml:space="preserve"> [online]. 41 (7), pp.33-38.</w:t>
      </w:r>
    </w:p>
    <w:p w14:paraId="0E8FC099" w14:textId="3EEB061E" w:rsidR="00E942C1" w:rsidRPr="00E942C1" w:rsidRDefault="00E942C1" w:rsidP="00E942C1">
      <w:pPr>
        <w:pStyle w:val="NormalWeb"/>
        <w:rPr>
          <w:rFonts w:ascii="Calibri" w:hAnsi="Calibri" w:cs="Calibri"/>
          <w:sz w:val="22"/>
        </w:rPr>
      </w:pPr>
      <w:r w:rsidRPr="00E942C1">
        <w:rPr>
          <w:rFonts w:ascii="Calibri" w:hAnsi="Calibri" w:cs="Calibri"/>
          <w:sz w:val="22"/>
        </w:rPr>
        <w:t xml:space="preserve">Michalove, A. </w:t>
      </w:r>
      <w:r w:rsidRPr="00E942C1">
        <w:rPr>
          <w:rFonts w:ascii="Calibri" w:hAnsi="Calibri" w:cs="Calibri"/>
          <w:b/>
          <w:bCs/>
          <w:i/>
          <w:iCs/>
          <w:sz w:val="22"/>
        </w:rPr>
        <w:t>Amdahl's Law</w:t>
      </w:r>
      <w:r w:rsidRPr="00E942C1">
        <w:rPr>
          <w:rFonts w:ascii="Calibri" w:hAnsi="Calibri" w:cs="Calibri"/>
          <w:i/>
          <w:iCs/>
          <w:sz w:val="22"/>
        </w:rPr>
        <w:t xml:space="preserve">  . </w:t>
      </w:r>
      <w:r w:rsidRPr="00E942C1">
        <w:rPr>
          <w:rFonts w:ascii="Calibri" w:hAnsi="Calibri" w:cs="Calibri"/>
          <w:sz w:val="22"/>
        </w:rPr>
        <w:t xml:space="preserve">Available from: </w:t>
      </w:r>
      <w:hyperlink r:id="rId9" w:tgtFrame="_blank" w:history="1">
        <w:r w:rsidRPr="00E942C1">
          <w:rPr>
            <w:rStyle w:val="Hyperlink"/>
            <w:rFonts w:ascii="Calibri" w:hAnsi="Calibri" w:cs="Calibri"/>
            <w:sz w:val="22"/>
          </w:rPr>
          <w:t>https://home.wlu.edu/~whaleyt/classes/parallel/topics/amdahl.html</w:t>
        </w:r>
      </w:hyperlink>
      <w:r w:rsidRPr="00E942C1">
        <w:rPr>
          <w:rFonts w:ascii="Calibri" w:hAnsi="Calibri" w:cs="Calibri"/>
          <w:sz w:val="22"/>
        </w:rPr>
        <w:t xml:space="preserve"> [Accessed 05/12/18].</w:t>
      </w:r>
    </w:p>
    <w:p w14:paraId="3BDC5585" w14:textId="5956944C" w:rsidR="00E942C1" w:rsidRPr="00E942C1" w:rsidRDefault="00E942C1" w:rsidP="00E942C1">
      <w:pPr>
        <w:pStyle w:val="NormalWeb"/>
        <w:rPr>
          <w:rFonts w:ascii="Calibri" w:hAnsi="Calibri" w:cs="Calibri"/>
          <w:sz w:val="22"/>
        </w:rPr>
      </w:pPr>
      <w:r w:rsidRPr="00E942C1">
        <w:rPr>
          <w:rFonts w:ascii="Calibri" w:hAnsi="Calibri" w:cs="Calibri"/>
          <w:sz w:val="22"/>
        </w:rPr>
        <w:t xml:space="preserve">top500.org (11/18) </w:t>
      </w:r>
      <w:r w:rsidRPr="00E942C1">
        <w:rPr>
          <w:rFonts w:ascii="Calibri" w:hAnsi="Calibri" w:cs="Calibri"/>
          <w:i/>
          <w:iCs/>
          <w:sz w:val="22"/>
        </w:rPr>
        <w:t xml:space="preserve">November 18. </w:t>
      </w:r>
      <w:r w:rsidRPr="00E942C1">
        <w:rPr>
          <w:rFonts w:ascii="Calibri" w:hAnsi="Calibri" w:cs="Calibri"/>
          <w:sz w:val="22"/>
        </w:rPr>
        <w:t xml:space="preserve">Available from: </w:t>
      </w:r>
      <w:hyperlink r:id="rId10" w:tgtFrame="_blank" w:history="1">
        <w:r w:rsidRPr="00E942C1">
          <w:rPr>
            <w:rStyle w:val="Hyperlink"/>
            <w:rFonts w:ascii="Calibri" w:hAnsi="Calibri" w:cs="Calibri"/>
            <w:sz w:val="22"/>
          </w:rPr>
          <w:t>www.top500.org/lists/2018/11</w:t>
        </w:r>
      </w:hyperlink>
      <w:r w:rsidRPr="00E942C1">
        <w:rPr>
          <w:rFonts w:ascii="Calibri" w:hAnsi="Calibri" w:cs="Calibri"/>
          <w:sz w:val="22"/>
        </w:rPr>
        <w:t xml:space="preserve"> [Accessed 05/12/18].</w:t>
      </w:r>
    </w:p>
    <w:p w14:paraId="5F1AD7AB" w14:textId="6CDD39FD" w:rsidR="00880E95" w:rsidRDefault="00E942C1" w:rsidP="00E942C1">
      <w:r w:rsidRPr="00E942C1">
        <w:rPr>
          <w:rFonts w:ascii="Calibri" w:eastAsia="Times New Roman" w:hAnsi="Calibri" w:cs="Calibri"/>
        </w:rPr>
        <w:t> </w:t>
      </w:r>
      <w:r>
        <w:fldChar w:fldCharType="end"/>
      </w:r>
    </w:p>
    <w:p w14:paraId="3DEC3618" w14:textId="77777777" w:rsidR="00FB7DA0" w:rsidRPr="00880E95" w:rsidRDefault="00FB7DA0" w:rsidP="00880E95"/>
    <w:p w14:paraId="67A2EEED" w14:textId="4D9E19E7" w:rsidR="00AE6279" w:rsidRDefault="00AE6279" w:rsidP="00CD79A0"/>
    <w:p w14:paraId="45549779" w14:textId="77777777" w:rsidR="00AE6279" w:rsidRDefault="00AE6279" w:rsidP="00CD79A0"/>
    <w:p w14:paraId="74D2002E" w14:textId="77777777" w:rsidR="00BD63BE" w:rsidRPr="00CD79A0" w:rsidRDefault="00BD63BE" w:rsidP="00CD79A0"/>
    <w:p w14:paraId="791BDA17" w14:textId="77777777" w:rsidR="006E3B12" w:rsidRPr="005713AC" w:rsidRDefault="006E3B12" w:rsidP="00EB2C38"/>
    <w:p w14:paraId="0374A084" w14:textId="77777777" w:rsidR="00C77861" w:rsidRPr="00C77861" w:rsidRDefault="00C77861" w:rsidP="00C77861"/>
    <w:sectPr w:rsidR="00C77861" w:rsidRPr="00C77861" w:rsidSect="00F67B61">
      <w:pgSz w:w="12240" w:h="15840"/>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7B4"/>
    <w:rsid w:val="000704E8"/>
    <w:rsid w:val="000B43C7"/>
    <w:rsid w:val="000C3CAE"/>
    <w:rsid w:val="000E4B8D"/>
    <w:rsid w:val="00127BB2"/>
    <w:rsid w:val="00135C81"/>
    <w:rsid w:val="001373F0"/>
    <w:rsid w:val="001A00B0"/>
    <w:rsid w:val="001C48F2"/>
    <w:rsid w:val="001C5D96"/>
    <w:rsid w:val="001E19C6"/>
    <w:rsid w:val="00230B0F"/>
    <w:rsid w:val="00241FE4"/>
    <w:rsid w:val="0026447C"/>
    <w:rsid w:val="002A28FC"/>
    <w:rsid w:val="002B58D7"/>
    <w:rsid w:val="002D15B0"/>
    <w:rsid w:val="002F0901"/>
    <w:rsid w:val="00313530"/>
    <w:rsid w:val="00323756"/>
    <w:rsid w:val="00337C3E"/>
    <w:rsid w:val="00347942"/>
    <w:rsid w:val="003557F5"/>
    <w:rsid w:val="00385DAC"/>
    <w:rsid w:val="00394574"/>
    <w:rsid w:val="003A26B2"/>
    <w:rsid w:val="0041148D"/>
    <w:rsid w:val="00427158"/>
    <w:rsid w:val="004317ED"/>
    <w:rsid w:val="00444685"/>
    <w:rsid w:val="00516181"/>
    <w:rsid w:val="005713AC"/>
    <w:rsid w:val="005823EE"/>
    <w:rsid w:val="0059481F"/>
    <w:rsid w:val="005C3658"/>
    <w:rsid w:val="005D4F1C"/>
    <w:rsid w:val="005F06E4"/>
    <w:rsid w:val="00614182"/>
    <w:rsid w:val="006165CB"/>
    <w:rsid w:val="0065310D"/>
    <w:rsid w:val="00663D47"/>
    <w:rsid w:val="0067063F"/>
    <w:rsid w:val="006A6384"/>
    <w:rsid w:val="006A7ABB"/>
    <w:rsid w:val="006C68A1"/>
    <w:rsid w:val="006D33AD"/>
    <w:rsid w:val="006E3B12"/>
    <w:rsid w:val="007109FA"/>
    <w:rsid w:val="00773951"/>
    <w:rsid w:val="0079667D"/>
    <w:rsid w:val="007973E8"/>
    <w:rsid w:val="007B37E0"/>
    <w:rsid w:val="007D461C"/>
    <w:rsid w:val="00807B1F"/>
    <w:rsid w:val="00813649"/>
    <w:rsid w:val="008225FA"/>
    <w:rsid w:val="00842E7C"/>
    <w:rsid w:val="00880E95"/>
    <w:rsid w:val="008D2C8F"/>
    <w:rsid w:val="008F7C56"/>
    <w:rsid w:val="00904E5F"/>
    <w:rsid w:val="00927FF2"/>
    <w:rsid w:val="00930506"/>
    <w:rsid w:val="009703C9"/>
    <w:rsid w:val="009B6C41"/>
    <w:rsid w:val="009C1C7D"/>
    <w:rsid w:val="009D2C8D"/>
    <w:rsid w:val="009E3A13"/>
    <w:rsid w:val="009F60B7"/>
    <w:rsid w:val="00A00AF5"/>
    <w:rsid w:val="00A11D2A"/>
    <w:rsid w:val="00A80854"/>
    <w:rsid w:val="00A847B4"/>
    <w:rsid w:val="00A915AF"/>
    <w:rsid w:val="00AA77F5"/>
    <w:rsid w:val="00AC6F19"/>
    <w:rsid w:val="00AE488F"/>
    <w:rsid w:val="00AE6279"/>
    <w:rsid w:val="00AF23F3"/>
    <w:rsid w:val="00AF32FE"/>
    <w:rsid w:val="00B1016B"/>
    <w:rsid w:val="00B12530"/>
    <w:rsid w:val="00B74A2A"/>
    <w:rsid w:val="00BD63BE"/>
    <w:rsid w:val="00C17EA1"/>
    <w:rsid w:val="00C304AE"/>
    <w:rsid w:val="00C5578F"/>
    <w:rsid w:val="00C77861"/>
    <w:rsid w:val="00C81860"/>
    <w:rsid w:val="00C84303"/>
    <w:rsid w:val="00CD2A79"/>
    <w:rsid w:val="00CD43C6"/>
    <w:rsid w:val="00CD79A0"/>
    <w:rsid w:val="00D0493D"/>
    <w:rsid w:val="00D23D46"/>
    <w:rsid w:val="00D33D5C"/>
    <w:rsid w:val="00D501F4"/>
    <w:rsid w:val="00D6217B"/>
    <w:rsid w:val="00D723BC"/>
    <w:rsid w:val="00D8201D"/>
    <w:rsid w:val="00D9736A"/>
    <w:rsid w:val="00DB673D"/>
    <w:rsid w:val="00DC3182"/>
    <w:rsid w:val="00DF43D9"/>
    <w:rsid w:val="00DF7F6D"/>
    <w:rsid w:val="00E133BB"/>
    <w:rsid w:val="00E24C91"/>
    <w:rsid w:val="00E336B3"/>
    <w:rsid w:val="00E536CB"/>
    <w:rsid w:val="00E57CC9"/>
    <w:rsid w:val="00E62CDC"/>
    <w:rsid w:val="00E634F5"/>
    <w:rsid w:val="00E942C1"/>
    <w:rsid w:val="00EB2C38"/>
    <w:rsid w:val="00F004B1"/>
    <w:rsid w:val="00F052C7"/>
    <w:rsid w:val="00F14524"/>
    <w:rsid w:val="00F43C9E"/>
    <w:rsid w:val="00F45583"/>
    <w:rsid w:val="00F46FFA"/>
    <w:rsid w:val="00F47740"/>
    <w:rsid w:val="00F67B61"/>
    <w:rsid w:val="00F724F5"/>
    <w:rsid w:val="00FB7DA0"/>
    <w:rsid w:val="00FC1A9A"/>
    <w:rsid w:val="00FC5A5C"/>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22CD7"/>
  <w15:chartTrackingRefBased/>
  <w15:docId w15:val="{1C860ACB-65BC-44F0-9816-1CF48D8C1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48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48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13A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67B61"/>
    <w:pPr>
      <w:spacing w:after="0" w:line="240" w:lineRule="auto"/>
    </w:pPr>
    <w:rPr>
      <w:rFonts w:eastAsiaTheme="minorEastAsia"/>
    </w:rPr>
  </w:style>
  <w:style w:type="character" w:customStyle="1" w:styleId="NoSpacingChar">
    <w:name w:val="No Spacing Char"/>
    <w:basedOn w:val="DefaultParagraphFont"/>
    <w:link w:val="NoSpacing"/>
    <w:uiPriority w:val="1"/>
    <w:rsid w:val="00F67B61"/>
    <w:rPr>
      <w:rFonts w:eastAsiaTheme="minorEastAsia"/>
    </w:rPr>
  </w:style>
  <w:style w:type="character" w:customStyle="1" w:styleId="Heading1Char">
    <w:name w:val="Heading 1 Char"/>
    <w:basedOn w:val="DefaultParagraphFont"/>
    <w:link w:val="Heading1"/>
    <w:uiPriority w:val="9"/>
    <w:rsid w:val="005948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948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713AC"/>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052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704E8"/>
    <w:rPr>
      <w:color w:val="808080"/>
    </w:rPr>
  </w:style>
  <w:style w:type="paragraph" w:styleId="NormalWeb">
    <w:name w:val="Normal (Web)"/>
    <w:basedOn w:val="Normal"/>
    <w:uiPriority w:val="99"/>
    <w:semiHidden/>
    <w:unhideWhenUsed/>
    <w:rsid w:val="00E942C1"/>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unhideWhenUsed/>
    <w:rsid w:val="00E942C1"/>
    <w:rPr>
      <w:color w:val="0000FF"/>
      <w:u w:val="single"/>
    </w:rPr>
  </w:style>
  <w:style w:type="paragraph" w:styleId="TOCHeading">
    <w:name w:val="TOC Heading"/>
    <w:basedOn w:val="Heading1"/>
    <w:next w:val="Normal"/>
    <w:uiPriority w:val="39"/>
    <w:unhideWhenUsed/>
    <w:qFormat/>
    <w:rsid w:val="00F004B1"/>
    <w:pPr>
      <w:outlineLvl w:val="9"/>
    </w:pPr>
  </w:style>
  <w:style w:type="paragraph" w:styleId="TOC1">
    <w:name w:val="toc 1"/>
    <w:basedOn w:val="Normal"/>
    <w:next w:val="Normal"/>
    <w:autoRedefine/>
    <w:uiPriority w:val="39"/>
    <w:unhideWhenUsed/>
    <w:rsid w:val="00F004B1"/>
    <w:pPr>
      <w:spacing w:after="100"/>
    </w:pPr>
  </w:style>
  <w:style w:type="paragraph" w:styleId="TOC2">
    <w:name w:val="toc 2"/>
    <w:basedOn w:val="Normal"/>
    <w:next w:val="Normal"/>
    <w:autoRedefine/>
    <w:uiPriority w:val="39"/>
    <w:unhideWhenUsed/>
    <w:rsid w:val="00F004B1"/>
    <w:pPr>
      <w:spacing w:after="100"/>
      <w:ind w:left="220"/>
    </w:pPr>
  </w:style>
  <w:style w:type="paragraph" w:styleId="TOC3">
    <w:name w:val="toc 3"/>
    <w:basedOn w:val="Normal"/>
    <w:next w:val="Normal"/>
    <w:autoRedefine/>
    <w:uiPriority w:val="39"/>
    <w:unhideWhenUsed/>
    <w:rsid w:val="00F004B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45599">
      <w:bodyDiv w:val="1"/>
      <w:marLeft w:val="0"/>
      <w:marRight w:val="0"/>
      <w:marTop w:val="0"/>
      <w:marBottom w:val="0"/>
      <w:divBdr>
        <w:top w:val="none" w:sz="0" w:space="0" w:color="auto"/>
        <w:left w:val="none" w:sz="0" w:space="0" w:color="auto"/>
        <w:bottom w:val="none" w:sz="0" w:space="0" w:color="auto"/>
        <w:right w:val="none" w:sz="0" w:space="0" w:color="auto"/>
      </w:divBdr>
    </w:div>
    <w:div w:id="218325730">
      <w:bodyDiv w:val="1"/>
      <w:marLeft w:val="0"/>
      <w:marRight w:val="0"/>
      <w:marTop w:val="0"/>
      <w:marBottom w:val="0"/>
      <w:divBdr>
        <w:top w:val="none" w:sz="0" w:space="0" w:color="auto"/>
        <w:left w:val="none" w:sz="0" w:space="0" w:color="auto"/>
        <w:bottom w:val="none" w:sz="0" w:space="0" w:color="auto"/>
        <w:right w:val="none" w:sz="0" w:space="0" w:color="auto"/>
      </w:divBdr>
    </w:div>
    <w:div w:id="316080285">
      <w:bodyDiv w:val="1"/>
      <w:marLeft w:val="0"/>
      <w:marRight w:val="0"/>
      <w:marTop w:val="0"/>
      <w:marBottom w:val="0"/>
      <w:divBdr>
        <w:top w:val="none" w:sz="0" w:space="0" w:color="auto"/>
        <w:left w:val="none" w:sz="0" w:space="0" w:color="auto"/>
        <w:bottom w:val="none" w:sz="0" w:space="0" w:color="auto"/>
        <w:right w:val="none" w:sz="0" w:space="0" w:color="auto"/>
      </w:divBdr>
    </w:div>
    <w:div w:id="632520565">
      <w:bodyDiv w:val="1"/>
      <w:marLeft w:val="0"/>
      <w:marRight w:val="0"/>
      <w:marTop w:val="0"/>
      <w:marBottom w:val="0"/>
      <w:divBdr>
        <w:top w:val="none" w:sz="0" w:space="0" w:color="auto"/>
        <w:left w:val="none" w:sz="0" w:space="0" w:color="auto"/>
        <w:bottom w:val="none" w:sz="0" w:space="0" w:color="auto"/>
        <w:right w:val="none" w:sz="0" w:space="0" w:color="auto"/>
      </w:divBdr>
    </w:div>
    <w:div w:id="830607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tel.co.uk/content/www/uk/en/virtualization/virtualization-technology/intel-virtualization-technology.html" TargetMode="External"/><Relationship Id="rId3" Type="http://schemas.openxmlformats.org/officeDocument/2006/relationships/settings" Target="settings.xml"/><Relationship Id="rId7" Type="http://schemas.openxmlformats.org/officeDocument/2006/relationships/hyperlink" Target="https://www.3dmark.com/hall-of-fame-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www.top500.org/lists/2018/11" TargetMode="External"/><Relationship Id="rId4" Type="http://schemas.openxmlformats.org/officeDocument/2006/relationships/webSettings" Target="webSettings.xml"/><Relationship Id="rId9" Type="http://schemas.openxmlformats.org/officeDocument/2006/relationships/hyperlink" Target="https://home.wlu.edu/~whaleyt/classes/parallel/topics/amdah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5EA5933D-6037-473A-AD6E-8262F236A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9</Pages>
  <Words>1672</Words>
  <Characters>953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arallel computing</vt:lpstr>
    </vt:vector>
  </TitlesOfParts>
  <Company>University of the West of England</Company>
  <LinksUpToDate>false</LinksUpToDate>
  <CharactersWithSpaces>11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allel computing</dc:title>
  <dc:subject>Performance analysis - Adam Stock 15034312</dc:subject>
  <dc:creator>Adam Stock</dc:creator>
  <cp:keywords/>
  <dc:description/>
  <cp:lastModifiedBy>Adam Stock</cp:lastModifiedBy>
  <cp:revision>16</cp:revision>
  <dcterms:created xsi:type="dcterms:W3CDTF">2018-12-02T20:52:00Z</dcterms:created>
  <dcterms:modified xsi:type="dcterms:W3CDTF">2018-12-06T00:57:00Z</dcterms:modified>
  <cp:category>UFCFFL-15-M - Parallel comput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Performance analysis</vt:lpwstr>
  </property>
</Properties>
</file>